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44E7" w:rsidRDefault="00C844E7" w:rsidP="00D61E81">
      <w:pPr>
        <w:spacing w:line="240" w:lineRule="auto"/>
        <w:rPr>
          <w:rFonts w:ascii="Arial" w:eastAsia="Times New Roman" w:hAnsi="Arial" w:cs="Arial"/>
          <w:sz w:val="20"/>
          <w:lang w:eastAsia="en-GB"/>
        </w:rPr>
      </w:pPr>
      <w:r>
        <w:rPr>
          <w:rFonts w:ascii="Arial" w:eastAsia="Times New Roman" w:hAnsi="Arial" w:cs="Arial"/>
          <w:sz w:val="20"/>
          <w:lang w:eastAsia="en-GB"/>
        </w:rPr>
        <w:t>LIST OF TABLES</w:t>
      </w:r>
    </w:p>
    <w:p w:rsidR="00D61E81" w:rsidRDefault="00D61E81" w:rsidP="00D61E81">
      <w:pPr>
        <w:spacing w:line="240" w:lineRule="auto"/>
        <w:rPr>
          <w:rFonts w:ascii="Arial" w:eastAsia="Times New Roman" w:hAnsi="Arial" w:cs="Arial"/>
          <w:sz w:val="20"/>
          <w:lang w:eastAsia="en-GB"/>
        </w:rPr>
      </w:pPr>
      <w:r w:rsidRPr="00D61E81">
        <w:rPr>
          <w:rFonts w:ascii="Arial" w:eastAsia="Times New Roman" w:hAnsi="Arial" w:cs="Arial"/>
          <w:sz w:val="20"/>
          <w:lang w:eastAsia="en-GB"/>
        </w:rPr>
        <w:t xml:space="preserve">TABLE </w:t>
      </w:r>
      <w:r w:rsidR="003B5650">
        <w:rPr>
          <w:rFonts w:ascii="Arial" w:eastAsia="Times New Roman" w:hAnsi="Arial" w:cs="Arial"/>
          <w:sz w:val="20"/>
          <w:lang w:eastAsia="en-GB"/>
        </w:rPr>
        <w:t>1</w:t>
      </w:r>
      <w:r w:rsidRPr="00D61E81">
        <w:rPr>
          <w:rFonts w:ascii="Arial" w:eastAsia="Times New Roman" w:hAnsi="Arial" w:cs="Arial"/>
          <w:sz w:val="20"/>
          <w:lang w:eastAsia="en-GB"/>
        </w:rPr>
        <w:t>: SUMMARY OF OVERALL FINDINGS</w:t>
      </w:r>
    </w:p>
    <w:p w:rsidR="00355DC4" w:rsidRDefault="006504F8" w:rsidP="00D61E81">
      <w:pPr>
        <w:spacing w:line="240" w:lineRule="auto"/>
        <w:rPr>
          <w:rFonts w:ascii="Arial" w:eastAsia="Times New Roman" w:hAnsi="Arial" w:cs="Arial"/>
          <w:i/>
          <w:sz w:val="20"/>
          <w:lang w:eastAsia="en-GB"/>
        </w:rPr>
      </w:pPr>
      <w:r w:rsidRPr="006504F8">
        <w:rPr>
          <w:rFonts w:ascii="Arial" w:eastAsia="Times New Roman" w:hAnsi="Arial" w:cs="Arial"/>
          <w:sz w:val="20"/>
          <w:lang w:eastAsia="en-GB"/>
        </w:rPr>
        <w:t>The</w:t>
      </w:r>
      <w:r>
        <w:rPr>
          <w:rFonts w:ascii="Arial" w:eastAsia="Times New Roman" w:hAnsi="Arial" w:cs="Arial"/>
          <w:sz w:val="20"/>
          <w:lang w:eastAsia="en-GB"/>
        </w:rPr>
        <w:t xml:space="preserve"> column heading are defined as follows</w:t>
      </w:r>
      <w:r w:rsidRPr="006504F8">
        <w:rPr>
          <w:rFonts w:ascii="Arial" w:eastAsia="Times New Roman" w:hAnsi="Arial" w:cs="Arial"/>
          <w:sz w:val="20"/>
          <w:lang w:eastAsia="en-GB"/>
        </w:rPr>
        <w:t>:</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nature of evidence</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research designs used by the retrieved literature;</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GRADE rating</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very low quality, low quality, moderate quality, high quality;</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limitations</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 xml:space="preserve"> notable limitations above and beyond those reflected in GRADE;</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effect</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impact of the intervention on outcome measures stated in the primary research;</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coverage</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likely reach of an intervention such as a population, product or place;</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economic impact</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cost-effective, cost-saving, not cost-effective or inconsistent;</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implementation</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any known or assumed barriers to implementation; and</w:t>
      </w:r>
      <w:r w:rsidR="00355DC4">
        <w:rPr>
          <w:rFonts w:ascii="Arial" w:eastAsia="Times New Roman" w:hAnsi="Arial" w:cs="Arial"/>
          <w:sz w:val="20"/>
          <w:lang w:eastAsia="en-GB"/>
        </w:rPr>
        <w:t xml:space="preserve"> </w:t>
      </w:r>
      <w:r w:rsidRPr="006504F8">
        <w:rPr>
          <w:rFonts w:ascii="Arial" w:eastAsia="Times New Roman" w:hAnsi="Arial" w:cs="Arial"/>
          <w:sz w:val="20"/>
          <w:lang w:eastAsia="en-GB"/>
        </w:rPr>
        <w:t>inequalities</w:t>
      </w:r>
      <w:r w:rsidR="00355DC4">
        <w:rPr>
          <w:rFonts w:ascii="Arial" w:eastAsia="Times New Roman" w:hAnsi="Arial" w:cs="Arial"/>
          <w:sz w:val="20"/>
          <w:lang w:eastAsia="en-GB"/>
        </w:rPr>
        <w:t xml:space="preserve"> - </w:t>
      </w:r>
      <w:r w:rsidRPr="006504F8">
        <w:rPr>
          <w:rFonts w:ascii="Arial" w:eastAsia="Times New Roman" w:hAnsi="Arial" w:cs="Arial"/>
          <w:sz w:val="20"/>
          <w:lang w:eastAsia="en-GB"/>
        </w:rPr>
        <w:t xml:space="preserve">the impact of an intervention on an inequality group as defined by the </w:t>
      </w:r>
      <w:r w:rsidRPr="006504F8">
        <w:rPr>
          <w:rFonts w:ascii="Arial" w:eastAsia="Times New Roman" w:hAnsi="Arial" w:cs="Arial"/>
          <w:i/>
          <w:sz w:val="20"/>
          <w:lang w:eastAsia="en-GB"/>
        </w:rPr>
        <w:t>Equality Act 2010</w:t>
      </w:r>
    </w:p>
    <w:tbl>
      <w:tblPr>
        <w:tblStyle w:val="TableGrid"/>
        <w:tblW w:w="0" w:type="auto"/>
        <w:tblLook w:val="04A0" w:firstRow="1" w:lastRow="0" w:firstColumn="1" w:lastColumn="0" w:noHBand="0" w:noVBand="1"/>
      </w:tblPr>
      <w:tblGrid>
        <w:gridCol w:w="1548"/>
        <w:gridCol w:w="1182"/>
        <w:gridCol w:w="1266"/>
        <w:gridCol w:w="1413"/>
        <w:gridCol w:w="1515"/>
        <w:gridCol w:w="1378"/>
        <w:gridCol w:w="1250"/>
        <w:gridCol w:w="1766"/>
        <w:gridCol w:w="1418"/>
        <w:gridCol w:w="1438"/>
      </w:tblGrid>
      <w:tr w:rsidR="007427DC" w:rsidRPr="00100240" w:rsidTr="00100240">
        <w:tc>
          <w:tcPr>
            <w:tcW w:w="0" w:type="auto"/>
            <w:gridSpan w:val="10"/>
            <w:shd w:val="clear" w:color="auto" w:fill="F2F2F2" w:themeFill="background1" w:themeFillShade="F2"/>
            <w:vAlign w:val="center"/>
          </w:tcPr>
          <w:p w:rsidR="007427DC" w:rsidRPr="00100240" w:rsidRDefault="007427DC" w:rsidP="00DC3A0B">
            <w:pPr>
              <w:jc w:val="center"/>
              <w:rPr>
                <w:rFonts w:ascii="Arial" w:hAnsi="Arial" w:cs="Arial"/>
                <w:sz w:val="16"/>
                <w:szCs w:val="16"/>
              </w:rPr>
            </w:pPr>
            <w:r w:rsidRPr="00100240">
              <w:rPr>
                <w:rFonts w:ascii="Arial" w:hAnsi="Arial" w:cs="Arial"/>
                <w:sz w:val="16"/>
                <w:szCs w:val="16"/>
              </w:rPr>
              <w:t>A. TAXATION AND PRICE REGULATION</w:t>
            </w:r>
          </w:p>
        </w:tc>
      </w:tr>
      <w:tr w:rsidR="00100240" w:rsidRPr="00100240" w:rsidTr="00100240">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F06AA9" w:rsidRPr="00100240" w:rsidRDefault="00F06AA9" w:rsidP="00DC3A0B">
            <w:pPr>
              <w:jc w:val="center"/>
              <w:rPr>
                <w:rFonts w:ascii="Arial" w:hAnsi="Arial" w:cs="Arial"/>
                <w:b/>
                <w:sz w:val="16"/>
                <w:szCs w:val="16"/>
              </w:rPr>
            </w:pPr>
            <w:r w:rsidRPr="00100240">
              <w:rPr>
                <w:rFonts w:ascii="Arial" w:hAnsi="Arial" w:cs="Arial"/>
                <w:sz w:val="16"/>
                <w:szCs w:val="16"/>
              </w:rPr>
              <w:t>SUMMARY</w:t>
            </w:r>
          </w:p>
        </w:tc>
      </w:tr>
      <w:tr w:rsidR="00100240" w:rsidRPr="00100240" w:rsidTr="00100240">
        <w:trPr>
          <w:trHeight w:val="2548"/>
        </w:trPr>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A1. Taxation</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4 meta analyses</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5 reviews</w:t>
            </w:r>
          </w:p>
          <w:p w:rsidR="00F06AA9" w:rsidRPr="00100240" w:rsidRDefault="00F06AA9" w:rsidP="00DC3A0B">
            <w:pPr>
              <w:contextualSpacing/>
              <w:jc w:val="center"/>
              <w:rPr>
                <w:rFonts w:ascii="Arial" w:hAnsi="Arial" w:cs="Arial"/>
                <w:sz w:val="16"/>
                <w:szCs w:val="16"/>
              </w:rPr>
            </w:pPr>
          </w:p>
          <w:p w:rsidR="007E7591" w:rsidRPr="00100240" w:rsidRDefault="00F06AA9" w:rsidP="007E7591">
            <w:pPr>
              <w:contextualSpacing/>
              <w:jc w:val="center"/>
              <w:rPr>
                <w:rFonts w:ascii="Arial" w:hAnsi="Arial" w:cs="Arial"/>
                <w:sz w:val="16"/>
                <w:szCs w:val="16"/>
              </w:rPr>
            </w:pPr>
            <w:r w:rsidRPr="00100240">
              <w:rPr>
                <w:rFonts w:ascii="Arial" w:hAnsi="Arial" w:cs="Arial"/>
                <w:sz w:val="16"/>
                <w:szCs w:val="16"/>
              </w:rPr>
              <w:t>6 modelling studies</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High</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Increased tax is associated with a proportionate reduction in alcohol consumption and harms</w:t>
            </w:r>
          </w:p>
          <w:p w:rsidR="00F06AA9" w:rsidRPr="00100240" w:rsidRDefault="00F06AA9" w:rsidP="00DC3A0B">
            <w:pPr>
              <w:jc w:val="center"/>
              <w:rPr>
                <w:rFonts w:ascii="Arial" w:hAnsi="Arial" w:cs="Arial"/>
                <w:sz w:val="16"/>
                <w:szCs w:val="16"/>
              </w:rPr>
            </w:pPr>
          </w:p>
          <w:p w:rsidR="00F06AA9" w:rsidRPr="00100240" w:rsidRDefault="00F06AA9" w:rsidP="00550309">
            <w:pPr>
              <w:jc w:val="center"/>
              <w:rPr>
                <w:rFonts w:ascii="Arial" w:hAnsi="Arial" w:cs="Arial"/>
                <w:sz w:val="16"/>
                <w:szCs w:val="16"/>
              </w:rPr>
            </w:pPr>
            <w:r w:rsidRPr="00100240">
              <w:rPr>
                <w:rFonts w:ascii="Arial" w:hAnsi="Arial" w:cs="Arial"/>
                <w:sz w:val="16"/>
                <w:szCs w:val="16"/>
              </w:rPr>
              <w:t>Impact  starts in 1-2 years</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All alcohol drinkers</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Can be targeted at beverage types</w:t>
            </w:r>
          </w:p>
        </w:tc>
        <w:tc>
          <w:tcPr>
            <w:tcW w:w="0" w:type="auto"/>
            <w:vAlign w:val="center"/>
          </w:tcPr>
          <w:p w:rsidR="00F06AA9" w:rsidRPr="00100240" w:rsidRDefault="00F06AA9" w:rsidP="00550309">
            <w:pPr>
              <w:contextualSpacing/>
              <w:jc w:val="center"/>
              <w:rPr>
                <w:rFonts w:ascii="Arial" w:hAnsi="Arial" w:cs="Arial"/>
                <w:sz w:val="16"/>
                <w:szCs w:val="16"/>
              </w:rPr>
            </w:pPr>
            <w:r w:rsidRPr="00100240">
              <w:rPr>
                <w:rFonts w:ascii="Arial" w:hAnsi="Arial" w:cs="Arial"/>
                <w:sz w:val="16"/>
                <w:szCs w:val="16"/>
              </w:rPr>
              <w:t>Cost-effective and cost-saving</w:t>
            </w:r>
          </w:p>
        </w:tc>
        <w:tc>
          <w:tcPr>
            <w:tcW w:w="0" w:type="auto"/>
            <w:vAlign w:val="center"/>
          </w:tcPr>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Government budgetary measure (legislation is in place)</w:t>
            </w:r>
          </w:p>
          <w:p w:rsidR="00F06AA9" w:rsidRPr="00100240" w:rsidRDefault="00F06AA9" w:rsidP="00DC3A0B">
            <w:pPr>
              <w:contextualSpacing/>
              <w:jc w:val="center"/>
              <w:rPr>
                <w:rFonts w:ascii="Arial" w:hAnsi="Arial" w:cs="Arial"/>
                <w:sz w:val="16"/>
                <w:szCs w:val="16"/>
              </w:rPr>
            </w:pPr>
          </w:p>
          <w:p w:rsidR="00F06AA9" w:rsidRPr="00100240" w:rsidRDefault="00984B92" w:rsidP="00550309">
            <w:pPr>
              <w:contextualSpacing/>
              <w:jc w:val="center"/>
              <w:rPr>
                <w:rFonts w:ascii="Arial" w:hAnsi="Arial" w:cs="Arial"/>
                <w:sz w:val="16"/>
                <w:szCs w:val="16"/>
              </w:rPr>
            </w:pPr>
            <w:r w:rsidRPr="00100240">
              <w:rPr>
                <w:rFonts w:ascii="Arial" w:hAnsi="Arial" w:cs="Arial"/>
                <w:sz w:val="16"/>
                <w:szCs w:val="16"/>
              </w:rPr>
              <w:t>Policy can be undermined if tax increases are not passed onto the consumers and are not adjusted for inflation</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The health benefits are greater for heavy drinkers who experience the greatest harm</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Increasing tax is a highly effective and cost-effective approach to health improvement</w:t>
            </w:r>
          </w:p>
        </w:tc>
      </w:tr>
      <w:tr w:rsidR="00100240" w:rsidRPr="00100240" w:rsidTr="00100240">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A2. Minimum pricing</w:t>
            </w:r>
          </w:p>
        </w:tc>
        <w:tc>
          <w:tcPr>
            <w:tcW w:w="0" w:type="auto"/>
            <w:vAlign w:val="center"/>
          </w:tcPr>
          <w:p w:rsidR="00F06AA9" w:rsidRPr="00100240" w:rsidRDefault="00F06AA9" w:rsidP="00DC3A0B">
            <w:pPr>
              <w:contextualSpacing/>
              <w:jc w:val="center"/>
              <w:rPr>
                <w:rFonts w:ascii="Arial" w:hAnsi="Arial" w:cs="Arial"/>
                <w:color w:val="0070C0"/>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4 natural experiments</w:t>
            </w:r>
          </w:p>
          <w:p w:rsidR="00F06AA9" w:rsidRPr="00100240" w:rsidRDefault="00F06AA9" w:rsidP="00DC3A0B">
            <w:pPr>
              <w:contextualSpacing/>
              <w:jc w:val="center"/>
              <w:rPr>
                <w:rFonts w:ascii="Arial" w:hAnsi="Arial" w:cs="Arial"/>
                <w:sz w:val="16"/>
                <w:szCs w:val="16"/>
              </w:rPr>
            </w:pPr>
          </w:p>
          <w:p w:rsidR="00F06AA9" w:rsidRPr="00100240" w:rsidRDefault="00DC3A0B" w:rsidP="00DC3A0B">
            <w:pPr>
              <w:contextualSpacing/>
              <w:jc w:val="center"/>
              <w:rPr>
                <w:rFonts w:ascii="Arial" w:hAnsi="Arial" w:cs="Arial"/>
                <w:sz w:val="16"/>
                <w:szCs w:val="16"/>
              </w:rPr>
            </w:pPr>
            <w:r w:rsidRPr="00100240">
              <w:rPr>
                <w:rFonts w:ascii="Arial" w:hAnsi="Arial" w:cs="Arial"/>
                <w:sz w:val="16"/>
                <w:szCs w:val="16"/>
              </w:rPr>
              <w:t>8</w:t>
            </w:r>
            <w:r w:rsidR="00F06AA9" w:rsidRPr="00100240">
              <w:rPr>
                <w:rFonts w:ascii="Arial" w:hAnsi="Arial" w:cs="Arial"/>
                <w:sz w:val="16"/>
                <w:szCs w:val="16"/>
              </w:rPr>
              <w:t xml:space="preserve"> modelling studies</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1 observational study</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1 field study</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Moderate</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UK modelling shows improvements in health, crime, and productivity.</w:t>
            </w: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Mortality substantially reduced in natural experiments of similar minimum pricing strategies in Canada</w:t>
            </w:r>
          </w:p>
          <w:p w:rsidR="00F06AA9" w:rsidRPr="00100240" w:rsidRDefault="00F06AA9" w:rsidP="00DC3A0B">
            <w:pPr>
              <w:ind w:left="-62" w:right="-36"/>
              <w:contextualSpacing/>
              <w:jc w:val="center"/>
              <w:rPr>
                <w:rFonts w:ascii="Arial" w:hAnsi="Arial" w:cs="Arial"/>
                <w:sz w:val="16"/>
                <w:szCs w:val="16"/>
              </w:rPr>
            </w:pPr>
            <w:r w:rsidRPr="00100240">
              <w:rPr>
                <w:rFonts w:ascii="Arial" w:hAnsi="Arial" w:cs="Arial"/>
                <w:sz w:val="16"/>
                <w:szCs w:val="16"/>
              </w:rPr>
              <w:t xml:space="preserve"> Impact starts within 12 months </w:t>
            </w:r>
          </w:p>
        </w:tc>
        <w:tc>
          <w:tcPr>
            <w:tcW w:w="0" w:type="auto"/>
            <w:vAlign w:val="center"/>
          </w:tcPr>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 xml:space="preserve">Applies only to alcohol which is cheap relative to its strength </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At levels discussed, moderate drinkers and the on-trade are minimally affected</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Cost-effective and cost-saving</w:t>
            </w:r>
          </w:p>
          <w:p w:rsidR="00F06AA9" w:rsidRPr="00100240" w:rsidRDefault="00F06AA9" w:rsidP="00DC3A0B">
            <w:pPr>
              <w:contextualSpacing/>
              <w:jc w:val="center"/>
              <w:rPr>
                <w:rFonts w:ascii="Arial" w:hAnsi="Arial" w:cs="Arial"/>
                <w:sz w:val="16"/>
                <w:szCs w:val="16"/>
              </w:rPr>
            </w:pPr>
          </w:p>
        </w:tc>
        <w:tc>
          <w:tcPr>
            <w:tcW w:w="0" w:type="auto"/>
            <w:vAlign w:val="center"/>
          </w:tcPr>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Requires primary legislation; low implementation costs for Government</w:t>
            </w:r>
          </w:p>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The Court of Session in Scotland have ruled MUP is legal</w:t>
            </w:r>
          </w:p>
        </w:tc>
        <w:tc>
          <w:tcPr>
            <w:tcW w:w="0" w:type="auto"/>
            <w:vAlign w:val="center"/>
          </w:tcPr>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Targeted at extreme and heavy drinkers.</w:t>
            </w: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Greater reduction in health inequalities than taxation alone</w:t>
            </w:r>
          </w:p>
        </w:tc>
        <w:tc>
          <w:tcPr>
            <w:tcW w:w="0" w:type="auto"/>
            <w:vAlign w:val="center"/>
          </w:tcPr>
          <w:p w:rsidR="00F06AA9" w:rsidRPr="00100240" w:rsidRDefault="00F06AA9" w:rsidP="00FA2A3E">
            <w:pPr>
              <w:contextualSpacing/>
              <w:jc w:val="center"/>
              <w:rPr>
                <w:rFonts w:ascii="Arial" w:hAnsi="Arial" w:cs="Arial"/>
                <w:sz w:val="16"/>
                <w:szCs w:val="16"/>
              </w:rPr>
            </w:pPr>
            <w:r w:rsidRPr="00100240">
              <w:rPr>
                <w:rFonts w:ascii="Arial" w:hAnsi="Arial" w:cs="Arial"/>
                <w:sz w:val="16"/>
                <w:szCs w:val="16"/>
              </w:rPr>
              <w:t>M</w:t>
            </w:r>
            <w:r w:rsidR="00FA2A3E" w:rsidRPr="00100240">
              <w:rPr>
                <w:rFonts w:ascii="Arial" w:hAnsi="Arial" w:cs="Arial"/>
                <w:sz w:val="16"/>
                <w:szCs w:val="16"/>
              </w:rPr>
              <w:t>inimum prices</w:t>
            </w:r>
            <w:r w:rsidRPr="00100240">
              <w:rPr>
                <w:rFonts w:ascii="Arial" w:hAnsi="Arial" w:cs="Arial"/>
                <w:sz w:val="16"/>
                <w:szCs w:val="16"/>
              </w:rPr>
              <w:t xml:space="preserve"> effectively reduces health and other harms, is targeted at the heaviest drinkers who experience the greatest harm, and is cost effective</w:t>
            </w:r>
          </w:p>
        </w:tc>
      </w:tr>
      <w:tr w:rsidR="00100240" w:rsidRPr="00100240" w:rsidTr="00100240">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 xml:space="preserve">A3. The relative and combined impact of taxation </w:t>
            </w:r>
            <w:r w:rsidRPr="00100240">
              <w:rPr>
                <w:rFonts w:ascii="Arial" w:hAnsi="Arial" w:cs="Arial"/>
                <w:sz w:val="16"/>
                <w:szCs w:val="16"/>
              </w:rPr>
              <w:lastRenderedPageBreak/>
              <w:t>and other pricing policies</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lastRenderedPageBreak/>
              <w:t>2 modelling studies</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Low</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 xml:space="preserve">Taxation + MUP improves health, crime, productivity </w:t>
            </w:r>
            <w:r w:rsidRPr="00100240">
              <w:rPr>
                <w:rFonts w:ascii="Arial" w:hAnsi="Arial" w:cs="Arial"/>
                <w:sz w:val="16"/>
                <w:szCs w:val="16"/>
              </w:rPr>
              <w:lastRenderedPageBreak/>
              <w:t>and Exchequer revenue, to a greater extent than implementing either policy in isolation</w:t>
            </w:r>
          </w:p>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Impact starts in 12 months, full impact in 20 years</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lastRenderedPageBreak/>
              <w:t xml:space="preserve">See A1. </w:t>
            </w:r>
            <w:proofErr w:type="gramStart"/>
            <w:r w:rsidRPr="00100240">
              <w:rPr>
                <w:rFonts w:ascii="Arial" w:hAnsi="Arial" w:cs="Arial"/>
                <w:sz w:val="16"/>
                <w:szCs w:val="16"/>
              </w:rPr>
              <w:t>and</w:t>
            </w:r>
            <w:proofErr w:type="gramEnd"/>
            <w:r w:rsidRPr="00100240">
              <w:rPr>
                <w:rFonts w:ascii="Arial" w:hAnsi="Arial" w:cs="Arial"/>
                <w:sz w:val="16"/>
                <w:szCs w:val="16"/>
              </w:rPr>
              <w:t xml:space="preserve"> A2.</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See A1. And A2.</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See A1. And A2.</w:t>
            </w:r>
          </w:p>
        </w:tc>
        <w:tc>
          <w:tcPr>
            <w:tcW w:w="0" w:type="auto"/>
            <w:vAlign w:val="center"/>
          </w:tcPr>
          <w:p w:rsidR="00F06AA9" w:rsidRPr="00100240" w:rsidRDefault="00F06AA9" w:rsidP="00DC3A0B">
            <w:pPr>
              <w:contextualSpacing/>
              <w:jc w:val="center"/>
              <w:rPr>
                <w:rFonts w:ascii="Arial" w:hAnsi="Arial" w:cs="Arial"/>
                <w:sz w:val="16"/>
                <w:szCs w:val="16"/>
              </w:rPr>
            </w:pPr>
          </w:p>
          <w:p w:rsidR="00F06AA9" w:rsidRPr="00100240" w:rsidRDefault="00F06AA9" w:rsidP="00DC3A0B">
            <w:pPr>
              <w:contextualSpacing/>
              <w:jc w:val="center"/>
              <w:rPr>
                <w:rFonts w:ascii="Arial" w:hAnsi="Arial" w:cs="Arial"/>
                <w:sz w:val="16"/>
                <w:szCs w:val="16"/>
              </w:rPr>
            </w:pPr>
            <w:r w:rsidRPr="00100240">
              <w:rPr>
                <w:rFonts w:ascii="Arial" w:hAnsi="Arial" w:cs="Arial"/>
                <w:sz w:val="16"/>
                <w:szCs w:val="16"/>
              </w:rPr>
              <w:t>Targeted at extreme and heavy drinkers.</w:t>
            </w:r>
          </w:p>
          <w:p w:rsidR="00F06AA9" w:rsidRPr="00100240" w:rsidRDefault="00F06AA9" w:rsidP="00DC3A0B">
            <w:pPr>
              <w:jc w:val="center"/>
              <w:rPr>
                <w:rFonts w:ascii="Arial" w:hAnsi="Arial" w:cs="Arial"/>
                <w:sz w:val="16"/>
                <w:szCs w:val="16"/>
              </w:rPr>
            </w:pPr>
            <w:r w:rsidRPr="00100240">
              <w:rPr>
                <w:rFonts w:ascii="Arial" w:hAnsi="Arial" w:cs="Arial"/>
                <w:sz w:val="16"/>
                <w:szCs w:val="16"/>
              </w:rPr>
              <w:lastRenderedPageBreak/>
              <w:t>Greater reduction in health inequalities than taxation alone, but lower than the reduction achieved with a MUP</w:t>
            </w:r>
          </w:p>
        </w:tc>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 xml:space="preserve">Combined taxation + MUP increases impact </w:t>
            </w:r>
            <w:r w:rsidRPr="00100240">
              <w:rPr>
                <w:rFonts w:ascii="Arial" w:hAnsi="Arial" w:cs="Arial"/>
                <w:sz w:val="16"/>
                <w:szCs w:val="16"/>
              </w:rPr>
              <w:lastRenderedPageBreak/>
              <w:t>and improves cost-effectiveness compared with MUP alone</w:t>
            </w:r>
          </w:p>
        </w:tc>
      </w:tr>
      <w:tr w:rsidR="00100240" w:rsidRPr="00100240" w:rsidTr="00100240">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lastRenderedPageBreak/>
              <w:t>4. Banning the sales of alcohol below the cost of taxation (</w:t>
            </w:r>
            <w:proofErr w:type="spellStart"/>
            <w:r w:rsidRPr="00100240">
              <w:rPr>
                <w:rFonts w:ascii="Arial" w:hAnsi="Arial" w:cs="Arial"/>
                <w:sz w:val="16"/>
                <w:szCs w:val="16"/>
              </w:rPr>
              <w:t>duty+VAT</w:t>
            </w:r>
            <w:proofErr w:type="spellEnd"/>
            <w:r w:rsidRPr="00100240">
              <w:rPr>
                <w:rFonts w:ascii="Arial" w:hAnsi="Arial" w:cs="Arial"/>
                <w:sz w:val="16"/>
                <w:szCs w:val="16"/>
              </w:rPr>
              <w:t>)</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1 modelling study</w:t>
            </w:r>
          </w:p>
          <w:p w:rsidR="00F06AA9" w:rsidRPr="00100240" w:rsidRDefault="00F06AA9" w:rsidP="00DC3A0B">
            <w:pPr>
              <w:jc w:val="center"/>
              <w:rPr>
                <w:rFonts w:ascii="Arial" w:hAnsi="Arial" w:cs="Arial"/>
                <w:sz w:val="16"/>
                <w:szCs w:val="16"/>
              </w:rPr>
            </w:pPr>
          </w:p>
          <w:p w:rsidR="00F06AA9" w:rsidRPr="00100240" w:rsidRDefault="00F06AA9" w:rsidP="007E7591">
            <w:pPr>
              <w:jc w:val="center"/>
              <w:rPr>
                <w:rFonts w:ascii="Arial" w:hAnsi="Arial" w:cs="Arial"/>
                <w:sz w:val="16"/>
                <w:szCs w:val="16"/>
              </w:rPr>
            </w:pPr>
            <w:r w:rsidRPr="00100240">
              <w:rPr>
                <w:rFonts w:ascii="Arial" w:hAnsi="Arial" w:cs="Arial"/>
                <w:sz w:val="16"/>
                <w:szCs w:val="16"/>
              </w:rPr>
              <w:t>1 observational study</w:t>
            </w:r>
            <w:r w:rsidR="007E7591" w:rsidRPr="00100240">
              <w:rPr>
                <w:rFonts w:ascii="Arial" w:hAnsi="Arial" w:cs="Arial"/>
                <w:sz w:val="16"/>
                <w:szCs w:val="16"/>
              </w:rPr>
              <w:fldChar w:fldCharType="begin"/>
            </w:r>
            <w:r w:rsidR="007E7591" w:rsidRPr="00100240">
              <w:rPr>
                <w:rFonts w:ascii="Arial" w:hAnsi="Arial" w:cs="Arial"/>
                <w:sz w:val="16"/>
                <w:szCs w:val="16"/>
              </w:rPr>
              <w:instrText xml:space="preserve"> ADDIN ZOTERO_ITEM CSL_CITATION {"citationID":"h9efn8rtt","properties":{"formattedCitation":"{\\rtf \\super 64\\nosupersub{}}","plainCitation":"64"},"citationItems":[{"id":2410,"uris":["http://zotero.org/users/2007817/items/VVKI5BFI"],"uri":["http://zotero.org/users/2007817/items/VVKI5BFI"],"itemData":{"id":2410,"type":"article-journal","title":"Price Discounts on Alcohol in a City in Northern England","container-title":"Alcohol and Alcoholism (Oxford, Oxfordshire)","page":"187-190","volume":"47","issue":"2","source":"PubMed Central","abstract":"Aims\nTo describe the extent and nature of price discounts on alcohol in Newcastle upon Tyne, England.\n\nMethods\nAn observational survey in stores licensed for off-sales in December 2010 to January 2011.\n\nResults\nA total of 2018 price discounts in 29 stores led to a median saving of 25% and required a median purchase of 20 standard UK alcohol units. Median price per standard unit was £0.92 (US$1.49; €1.05) before discount and £0.68 (US$1.10; €0.78) after discount.\n\nConclusions\nRestriction of price discounting should be considered as a public health policy.","DOI":"10.1093/alcalc/agr159","ISSN":"0735-0414","note":"PMID: 22358038\nPMCID: PMC3284686","journalAbbreviation":"Alcohol Alcohol","author":[{"family":"Adams","given":"Jean"},{"family":"Beenstock","given":"Jane"}],"issued":{"date-parts":[["2012",3]]},"PMID":"22358038","PMCID":"PMC3284686"}}],"schema":"https://github.com/citation-style-language/schema/raw/master/csl-citation.json"} </w:instrText>
            </w:r>
            <w:r w:rsidR="007E7591" w:rsidRPr="00100240">
              <w:rPr>
                <w:rFonts w:ascii="Arial" w:hAnsi="Arial" w:cs="Arial"/>
                <w:sz w:val="16"/>
                <w:szCs w:val="16"/>
              </w:rPr>
              <w:fldChar w:fldCharType="end"/>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Low</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Little impact on population-level alcohol consumption and no health improvement</w:t>
            </w:r>
          </w:p>
          <w:p w:rsidR="00F06AA9" w:rsidRPr="00100240" w:rsidRDefault="00F06AA9" w:rsidP="00DC3A0B">
            <w:pPr>
              <w:jc w:val="center"/>
              <w:rPr>
                <w:rFonts w:ascii="Arial" w:hAnsi="Arial" w:cs="Arial"/>
                <w:sz w:val="16"/>
                <w:szCs w:val="16"/>
              </w:rPr>
            </w:pP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Applies only to heavily discounted alcohol  (&lt;1% of units in the market)</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Legislation is in place; low implementation costs for Government</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The ban on selling alcohol  below the cost of taxation had minimal impact</w:t>
            </w:r>
          </w:p>
        </w:tc>
      </w:tr>
      <w:tr w:rsidR="00100240" w:rsidRPr="00100240" w:rsidTr="00100240">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A5. Bans or restrictions on price promotions</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2 natural experiments</w:t>
            </w:r>
          </w:p>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1 modelling study</w:t>
            </w:r>
          </w:p>
          <w:p w:rsidR="00F06AA9" w:rsidRPr="00100240" w:rsidRDefault="00F06AA9" w:rsidP="00DC3A0B">
            <w:pPr>
              <w:jc w:val="center"/>
              <w:rPr>
                <w:rFonts w:ascii="Arial" w:hAnsi="Arial" w:cs="Arial"/>
                <w:sz w:val="16"/>
                <w:szCs w:val="16"/>
              </w:rPr>
            </w:pP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Contradictory research findings. No evidence on market response (e.g. alternative pricing strategies)</w:t>
            </w:r>
          </w:p>
        </w:tc>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7427DC">
            <w:pPr>
              <w:jc w:val="center"/>
              <w:rPr>
                <w:rFonts w:ascii="Arial" w:hAnsi="Arial" w:cs="Arial"/>
                <w:sz w:val="16"/>
                <w:szCs w:val="16"/>
              </w:rPr>
            </w:pPr>
            <w:r w:rsidRPr="00100240">
              <w:rPr>
                <w:rFonts w:ascii="Arial" w:hAnsi="Arial" w:cs="Arial"/>
                <w:sz w:val="16"/>
                <w:szCs w:val="16"/>
              </w:rPr>
              <w:t>Higher quality evidence suggests that restricting price promotions was associated with reductions in consumption, especially off-trade wine and premixed beverages</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Applies to alcohol being sold as part of price promotions covered by policy</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Requires primary legislation; low implementation costs for Government</w:t>
            </w:r>
          </w:p>
          <w:p w:rsidR="00F06AA9" w:rsidRPr="00100240" w:rsidRDefault="00F06AA9" w:rsidP="00DC3A0B">
            <w:pPr>
              <w:jc w:val="center"/>
              <w:rPr>
                <w:rFonts w:ascii="Arial" w:hAnsi="Arial" w:cs="Arial"/>
                <w:sz w:val="16"/>
                <w:szCs w:val="16"/>
              </w:rPr>
            </w:pPr>
          </w:p>
          <w:p w:rsidR="00F06AA9" w:rsidRPr="00100240" w:rsidRDefault="00F06AA9" w:rsidP="00DC3A0B">
            <w:pPr>
              <w:jc w:val="center"/>
              <w:rPr>
                <w:rFonts w:ascii="Arial" w:hAnsi="Arial" w:cs="Arial"/>
                <w:sz w:val="16"/>
                <w:szCs w:val="16"/>
              </w:rPr>
            </w:pPr>
            <w:r w:rsidRPr="00100240">
              <w:rPr>
                <w:rFonts w:ascii="Arial" w:hAnsi="Arial" w:cs="Arial"/>
                <w:sz w:val="16"/>
                <w:szCs w:val="16"/>
              </w:rPr>
              <w:t>Can be undermined by lowering non-promotional prices</w:t>
            </w:r>
          </w:p>
          <w:p w:rsidR="00F06AA9" w:rsidRPr="00100240" w:rsidRDefault="00F06AA9" w:rsidP="00DC3A0B">
            <w:pPr>
              <w:jc w:val="center"/>
              <w:rPr>
                <w:rFonts w:ascii="Arial" w:hAnsi="Arial" w:cs="Arial"/>
                <w:sz w:val="16"/>
                <w:szCs w:val="16"/>
              </w:rPr>
            </w:pP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F06AA9" w:rsidRPr="00100240" w:rsidRDefault="00F06AA9" w:rsidP="00DC3A0B">
            <w:pPr>
              <w:jc w:val="center"/>
              <w:rPr>
                <w:rFonts w:ascii="Arial" w:hAnsi="Arial" w:cs="Arial"/>
                <w:sz w:val="16"/>
                <w:szCs w:val="16"/>
              </w:rPr>
            </w:pPr>
            <w:r w:rsidRPr="00100240">
              <w:rPr>
                <w:rFonts w:ascii="Arial" w:hAnsi="Arial" w:cs="Arial"/>
                <w:sz w:val="16"/>
                <w:szCs w:val="16"/>
              </w:rPr>
              <w:t>Restrictions on price promotions may reduce consumption, but more evidence is needed</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7427DC">
            <w:pPr>
              <w:jc w:val="center"/>
              <w:rPr>
                <w:rFonts w:ascii="Arial" w:hAnsi="Arial" w:cs="Arial"/>
                <w:sz w:val="16"/>
                <w:szCs w:val="16"/>
              </w:rPr>
            </w:pPr>
            <w:r w:rsidRPr="00100240">
              <w:rPr>
                <w:rFonts w:ascii="Arial" w:hAnsi="Arial" w:cs="Arial"/>
                <w:sz w:val="16"/>
                <w:szCs w:val="16"/>
              </w:rPr>
              <w:t>B. REGULATING MARKETING</w:t>
            </w:r>
          </w:p>
        </w:tc>
      </w:tr>
      <w:tr w:rsidR="00100240" w:rsidRPr="00100240" w:rsidTr="00D8549B">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B1. Advertising ban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3 modelling studie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nherent limitations in advertising elasticity studie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ntradictory research findings</w:t>
            </w:r>
          </w:p>
        </w:tc>
        <w:tc>
          <w:tcPr>
            <w:tcW w:w="0" w:type="auto"/>
            <w:vAlign w:val="center"/>
          </w:tcPr>
          <w:p w:rsidR="007427DC" w:rsidRPr="00100240" w:rsidRDefault="007427DC"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International modelling shows complete advertising bans are more effective at reducing alcohol-related morbidity and mortality than partial bans</w:t>
            </w:r>
          </w:p>
          <w:p w:rsidR="004C7355" w:rsidRPr="00100240" w:rsidRDefault="004C7355"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contextualSpacing/>
              <w:jc w:val="center"/>
              <w:rPr>
                <w:rFonts w:ascii="Arial" w:hAnsi="Arial" w:cs="Arial"/>
                <w:sz w:val="16"/>
                <w:szCs w:val="16"/>
              </w:rPr>
            </w:pPr>
          </w:p>
          <w:p w:rsidR="007427DC" w:rsidRPr="00100240" w:rsidRDefault="007427DC" w:rsidP="003E5B56">
            <w:pPr>
              <w:contextualSpacing/>
              <w:jc w:val="center"/>
              <w:rPr>
                <w:rFonts w:ascii="Arial" w:hAnsi="Arial" w:cs="Arial"/>
                <w:sz w:val="16"/>
                <w:szCs w:val="16"/>
              </w:rPr>
            </w:pPr>
            <w:r w:rsidRPr="00100240">
              <w:rPr>
                <w:rFonts w:ascii="Arial" w:hAnsi="Arial" w:cs="Arial"/>
                <w:sz w:val="16"/>
                <w:szCs w:val="16"/>
              </w:rPr>
              <w:t>Entire population (can be targeted at under 18 year old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effective and cost-saving</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vidence supports a statutory approach; low implementation costs for Government</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s of enforcement can be divided between Government and/or commercial operato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an be designed and directed at those aged under 18 yea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mplete advertising bans are a highly effective and cost-effective approach to health improvement</w:t>
            </w:r>
          </w:p>
          <w:p w:rsidR="007427DC" w:rsidRPr="00100240" w:rsidRDefault="007427DC" w:rsidP="003E5B56">
            <w:pPr>
              <w:jc w:val="center"/>
              <w:rPr>
                <w:rFonts w:ascii="Arial" w:hAnsi="Arial" w:cs="Arial"/>
                <w:sz w:val="16"/>
                <w:szCs w:val="16"/>
              </w:rPr>
            </w:pP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B2.</w:t>
            </w:r>
            <w:r w:rsidRPr="00100240">
              <w:rPr>
                <w:rFonts w:ascii="Arial" w:eastAsiaTheme="minorHAnsi" w:hAnsi="Arial" w:cs="Arial"/>
                <w:sz w:val="16"/>
                <w:szCs w:val="16"/>
                <w:lang w:eastAsia="en-US"/>
              </w:rPr>
              <w:t xml:space="preserve"> </w:t>
            </w:r>
            <w:r w:rsidRPr="00100240">
              <w:rPr>
                <w:rFonts w:ascii="Arial" w:hAnsi="Arial" w:cs="Arial"/>
                <w:sz w:val="16"/>
                <w:szCs w:val="16"/>
              </w:rPr>
              <w:t xml:space="preserve">Industry self-regulation of alcohol marketing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qualitative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Low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The current self-regulatory systems that govern marketing are not meeting their intended purpose of restricting children from exposure to marketing in the UK</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ntire population (can be targeted at under 18 year old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 implementation for costs for Government; costs borne by commercial operators; evidence  supports statutory approach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increase health and social harm among young peopl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ndustry self-regulation is unlikely to be effective</w:t>
            </w:r>
          </w:p>
          <w:p w:rsidR="007427DC" w:rsidRPr="00100240" w:rsidRDefault="007427DC" w:rsidP="003E5B56">
            <w:pPr>
              <w:jc w:val="center"/>
              <w:rPr>
                <w:rFonts w:ascii="Arial" w:hAnsi="Arial" w:cs="Arial"/>
                <w:sz w:val="16"/>
                <w:szCs w:val="16"/>
              </w:rPr>
            </w:pPr>
            <w:r w:rsidRPr="00100240">
              <w:rPr>
                <w:rFonts w:ascii="Arial" w:hAnsi="Arial" w:cs="Arial"/>
                <w:sz w:val="16"/>
                <w:szCs w:val="16"/>
              </w:rPr>
              <w:t>Little evidence of beneficial effect</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B3. Specific actions to protect children from exposure to alcohol market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odelling study</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observational study</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field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Very Low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search evaluated a poorly implemented intervention</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Watershed’ bans decrease exposure of young children</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Age verification filters currently ineffective (easily circumvent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Primarily under 18 year olds (interventions will also impact on the adult populatio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Low implementation for costs for Government; costs borne by commercial operators and/or Government; evidence  supports statutory approaches</w:t>
            </w:r>
            <w:r w:rsidRPr="00100240" w:rsidDel="00C51187">
              <w:rPr>
                <w:rFonts w:ascii="Arial" w:hAnsi="Arial" w:cs="Arial"/>
                <w:sz w:val="16"/>
                <w:szCs w:val="16"/>
              </w:rPr>
              <w:t xml:space="preserve"> </w:t>
            </w:r>
          </w:p>
          <w:p w:rsidR="007427DC" w:rsidRPr="00100240" w:rsidRDefault="007427DC"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Impact on older children undermined if commercial operators respond by increasing the number of adverts after the watershed</w:t>
            </w:r>
          </w:p>
          <w:p w:rsidR="004C7355" w:rsidRPr="00100240" w:rsidRDefault="004C7355"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be designed and directed at those aged under 18 yea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ducing child exposure to alcohol marketing  would theoretically  impact alcohol consumption by children</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DC3A0B">
            <w:pPr>
              <w:jc w:val="center"/>
              <w:rPr>
                <w:rFonts w:ascii="Arial" w:hAnsi="Arial" w:cs="Arial"/>
                <w:sz w:val="16"/>
                <w:szCs w:val="16"/>
              </w:rPr>
            </w:pPr>
            <w:r w:rsidRPr="00100240">
              <w:rPr>
                <w:rFonts w:ascii="Arial" w:hAnsi="Arial" w:cs="Arial"/>
                <w:sz w:val="16"/>
                <w:szCs w:val="16"/>
              </w:rPr>
              <w:t>C. REGULATING AVAILABILITY</w:t>
            </w:r>
          </w:p>
        </w:tc>
      </w:tr>
      <w:tr w:rsidR="00100240" w:rsidRPr="00100240" w:rsidTr="00D8549B">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sz w:val="16"/>
                <w:szCs w:val="16"/>
              </w:rPr>
              <w:t>C1. Density of alcohol outlet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5 systematic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critical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3 observational studies</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Low/Moderate</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Mostly international evidence base</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Strong relationship between greater outlet density and levels of social disorder;  mixed findings on consumption, emerging evidence for chronic health harms</w:t>
            </w:r>
          </w:p>
        </w:tc>
        <w:tc>
          <w:tcPr>
            <w:tcW w:w="0" w:type="auto"/>
            <w:vAlign w:val="center"/>
          </w:tcPr>
          <w:p w:rsidR="007427DC" w:rsidRPr="00100240" w:rsidRDefault="007427DC" w:rsidP="003E5B56">
            <w:pPr>
              <w:contextualSpacing/>
              <w:jc w:val="center"/>
              <w:rPr>
                <w:rFonts w:ascii="Arial" w:hAnsi="Arial" w:cs="Arial"/>
                <w:color w:val="000000" w:themeColor="text1"/>
                <w:sz w:val="16"/>
                <w:szCs w:val="16"/>
              </w:rPr>
            </w:pPr>
            <w:r w:rsidRPr="00100240">
              <w:rPr>
                <w:rFonts w:ascii="Arial" w:hAnsi="Arial" w:cs="Arial"/>
                <w:sz w:val="16"/>
                <w:szCs w:val="16"/>
              </w:rPr>
              <w:t>Licensed premis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 xml:space="preserve">Using the evidence within the </w:t>
            </w:r>
            <w:r w:rsidRPr="00100240">
              <w:rPr>
                <w:rFonts w:ascii="Arial" w:hAnsi="Arial" w:cs="Arial"/>
                <w:i/>
                <w:color w:val="000000" w:themeColor="text1"/>
                <w:sz w:val="16"/>
                <w:szCs w:val="16"/>
              </w:rPr>
              <w:t>Licensing Act 2003</w:t>
            </w:r>
            <w:r w:rsidRPr="00100240">
              <w:rPr>
                <w:rFonts w:ascii="Arial" w:hAnsi="Arial" w:cs="Arial"/>
                <w:color w:val="000000" w:themeColor="text1"/>
                <w:sz w:val="16"/>
                <w:szCs w:val="16"/>
              </w:rPr>
              <w:t xml:space="preserve"> is challenging</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Administrative and enforcement costs borne by licensing authorities and police</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4C7355">
            <w:pPr>
              <w:jc w:val="center"/>
              <w:rPr>
                <w:rFonts w:ascii="Arial" w:hAnsi="Arial" w:cs="Arial"/>
                <w:color w:val="000000" w:themeColor="text1"/>
                <w:sz w:val="16"/>
                <w:szCs w:val="16"/>
              </w:rPr>
            </w:pPr>
            <w:r w:rsidRPr="00100240">
              <w:rPr>
                <w:rFonts w:ascii="Arial" w:hAnsi="Arial" w:cs="Arial"/>
                <w:color w:val="000000" w:themeColor="text1"/>
                <w:sz w:val="16"/>
                <w:szCs w:val="16"/>
              </w:rPr>
              <w:t>Undermined if alcohol is readily available from neighbouring area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an be implemented in areas with greater deprivation</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Reducing the density of alcohol outlets may reduce social disorder and RTC</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color w:val="000000" w:themeColor="text1"/>
                <w:sz w:val="16"/>
                <w:szCs w:val="16"/>
              </w:rPr>
              <w:lastRenderedPageBreak/>
              <w:t>C2. Hours and days of sale</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expert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4 systematic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8 natural experiment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Moderate</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Mixed research findings internationally and within England</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International evidence links hours of sale to alcohol consumption and harm, particularly for availability during late night hours in the on-trade</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English research suggests violence shifted later into the night and hospital admissions increased by a small amount in some areas</w:t>
            </w:r>
          </w:p>
        </w:tc>
        <w:tc>
          <w:tcPr>
            <w:tcW w:w="0" w:type="auto"/>
            <w:vAlign w:val="center"/>
          </w:tcPr>
          <w:p w:rsidR="007427DC" w:rsidRPr="00100240" w:rsidRDefault="007427DC" w:rsidP="003E5B56">
            <w:pPr>
              <w:contextualSpacing/>
              <w:jc w:val="center"/>
              <w:rPr>
                <w:rFonts w:ascii="Arial" w:hAnsi="Arial" w:cs="Arial"/>
                <w:color w:val="000000" w:themeColor="text1"/>
                <w:sz w:val="16"/>
                <w:szCs w:val="16"/>
              </w:rPr>
            </w:pPr>
            <w:r w:rsidRPr="00100240">
              <w:rPr>
                <w:rFonts w:ascii="Arial" w:hAnsi="Arial" w:cs="Arial"/>
                <w:sz w:val="16"/>
                <w:szCs w:val="16"/>
              </w:rPr>
              <w:t>Licensed premis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effective</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 xml:space="preserve">Using the evidence within the </w:t>
            </w:r>
            <w:r w:rsidRPr="00100240">
              <w:rPr>
                <w:rFonts w:ascii="Arial" w:hAnsi="Arial" w:cs="Arial"/>
                <w:i/>
                <w:color w:val="000000" w:themeColor="text1"/>
                <w:sz w:val="16"/>
                <w:szCs w:val="16"/>
              </w:rPr>
              <w:t>Licensing Act 2003</w:t>
            </w:r>
            <w:r w:rsidRPr="00100240">
              <w:rPr>
                <w:rFonts w:ascii="Arial" w:hAnsi="Arial" w:cs="Arial"/>
                <w:color w:val="000000" w:themeColor="text1"/>
                <w:sz w:val="16"/>
                <w:szCs w:val="16"/>
              </w:rPr>
              <w:t xml:space="preserve"> is challenging</w:t>
            </w: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s borne by licensing authorities and police</w:t>
            </w: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Undermined if alcohol is readily available from neighbouring areas</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ne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Reducing hours of sale may reduce alcohol-related harm</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p>
          <w:p w:rsidR="007427DC" w:rsidRPr="00100240" w:rsidRDefault="007427DC" w:rsidP="003E5B56">
            <w:pPr>
              <w:ind w:right="-46"/>
              <w:jc w:val="center"/>
              <w:rPr>
                <w:rFonts w:ascii="Arial" w:hAnsi="Arial" w:cs="Arial"/>
                <w:bCs/>
                <w:i/>
                <w:color w:val="000000" w:themeColor="text1"/>
                <w:sz w:val="16"/>
                <w:szCs w:val="16"/>
              </w:rPr>
            </w:pPr>
            <w:r w:rsidRPr="00100240">
              <w:rPr>
                <w:rFonts w:ascii="Arial" w:hAnsi="Arial" w:cs="Arial"/>
                <w:color w:val="000000" w:themeColor="text1"/>
                <w:sz w:val="16"/>
                <w:szCs w:val="16"/>
              </w:rPr>
              <w:t xml:space="preserve">C3. The responsibility deal pledge to </w:t>
            </w:r>
            <w:r w:rsidRPr="00100240">
              <w:rPr>
                <w:rFonts w:ascii="Arial" w:hAnsi="Arial" w:cs="Arial"/>
                <w:i/>
                <w:color w:val="000000" w:themeColor="text1"/>
                <w:sz w:val="16"/>
                <w:szCs w:val="16"/>
              </w:rPr>
              <w:t>“</w:t>
            </w:r>
            <w:r w:rsidRPr="00100240">
              <w:rPr>
                <w:rFonts w:ascii="Arial" w:hAnsi="Arial" w:cs="Arial"/>
                <w:bCs/>
                <w:i/>
                <w:color w:val="000000" w:themeColor="text1"/>
                <w:sz w:val="16"/>
                <w:szCs w:val="16"/>
              </w:rPr>
              <w:t>remove 1bn units of alcohol sold annually from the market by”…“improving consumer choice of lower alcohol products”</w:t>
            </w:r>
          </w:p>
          <w:p w:rsidR="007427DC" w:rsidRPr="00100240" w:rsidRDefault="007427DC" w:rsidP="003E5B56">
            <w:pPr>
              <w:ind w:right="-46"/>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critical review</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observational studi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Very lo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Over simplistic assumptions regarding consumer response and changes in duty</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Most actions would have occurred regardless of the pledge, no demonstrable impact on harm</w:t>
            </w:r>
          </w:p>
        </w:tc>
        <w:tc>
          <w:tcPr>
            <w:tcW w:w="0" w:type="auto"/>
            <w:vAlign w:val="center"/>
          </w:tcPr>
          <w:p w:rsidR="007427DC" w:rsidRPr="00100240" w:rsidRDefault="007427DC" w:rsidP="003E5B56">
            <w:pPr>
              <w:contextualSpacing/>
              <w:jc w:val="center"/>
              <w:rPr>
                <w:rFonts w:ascii="Arial" w:hAnsi="Arial" w:cs="Arial"/>
                <w:color w:val="000000" w:themeColor="text1"/>
                <w:sz w:val="16"/>
                <w:szCs w:val="16"/>
              </w:rPr>
            </w:pPr>
            <w:r w:rsidRPr="00100240">
              <w:rPr>
                <w:rFonts w:ascii="Arial" w:hAnsi="Arial" w:cs="Arial"/>
                <w:sz w:val="16"/>
                <w:szCs w:val="16"/>
              </w:rPr>
              <w:t>All alcohol drinker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Potential for new low alcohol products to  expand the alcohol market overall</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Public-private partnerships are not shown to bring about effective changes which benefit public health</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DC3A0B">
            <w:pPr>
              <w:jc w:val="center"/>
              <w:rPr>
                <w:rFonts w:ascii="Arial" w:hAnsi="Arial" w:cs="Arial"/>
                <w:sz w:val="16"/>
                <w:szCs w:val="16"/>
              </w:rPr>
            </w:pPr>
            <w:r w:rsidRPr="00100240">
              <w:rPr>
                <w:rFonts w:ascii="Arial" w:hAnsi="Arial" w:cs="Arial"/>
                <w:sz w:val="16"/>
                <w:szCs w:val="16"/>
              </w:rPr>
              <w:t>D. PROVIDING INFORMATION AND EDUCATION</w:t>
            </w:r>
          </w:p>
        </w:tc>
      </w:tr>
      <w:tr w:rsidR="00100240" w:rsidRPr="00100240" w:rsidTr="00D8549B">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100240" w:rsidRPr="00100240" w:rsidRDefault="00100240" w:rsidP="003E5B56">
            <w:pPr>
              <w:jc w:val="center"/>
              <w:rPr>
                <w:rFonts w:ascii="Arial" w:hAnsi="Arial" w:cs="Arial"/>
                <w:b/>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color w:val="000000" w:themeColor="text1"/>
                <w:sz w:val="16"/>
                <w:szCs w:val="16"/>
              </w:rPr>
              <w:t>D1. Mass media campaigns which aim to change alcohol consumption</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review of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expert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systematic review</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 xml:space="preserve">2 cross-sectional </w:t>
            </w:r>
            <w:r w:rsidRPr="00100240">
              <w:rPr>
                <w:rFonts w:ascii="Arial" w:hAnsi="Arial" w:cs="Arial"/>
                <w:color w:val="000000" w:themeColor="text1"/>
                <w:sz w:val="16"/>
                <w:szCs w:val="16"/>
              </w:rPr>
              <w:lastRenderedPageBreak/>
              <w:t>studie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experimental study</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field study</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lastRenderedPageBreak/>
              <w:t>Lo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Research outcomes poorly spec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an increase knowledge and awareness, direct impacts on behaviour usually small and short-term</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 xml:space="preserve">Commercially sponsored messages have </w:t>
            </w:r>
            <w:r w:rsidRPr="00100240">
              <w:rPr>
                <w:rFonts w:ascii="Arial" w:hAnsi="Arial" w:cs="Arial"/>
                <w:color w:val="000000" w:themeColor="text1"/>
                <w:sz w:val="16"/>
                <w:szCs w:val="16"/>
              </w:rPr>
              <w:lastRenderedPageBreak/>
              <w:t>no health benefits</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lastRenderedPageBreak/>
              <w:t>Entire population (can be targeted at specific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cost-effective</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 of development and deployment</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Policy can be undermined by pro-drinking marketing</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an be directed at inequality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n-industry sponsored) campaigns increase knowledge and awareness, little direct impact on behaviour, not cost-effective</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p>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color w:val="000000" w:themeColor="text1"/>
                <w:sz w:val="16"/>
                <w:szCs w:val="16"/>
              </w:rPr>
              <w:t>D2. Social marketing approach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systematic revie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Lo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Mixed findings of impact on risky drinking and behaviour</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Entire population (can be targeted at specific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 of development and deployment</w:t>
            </w:r>
          </w:p>
          <w:p w:rsidR="007427DC" w:rsidRPr="00100240" w:rsidRDefault="007427DC" w:rsidP="003E5B56">
            <w:pPr>
              <w:jc w:val="center"/>
              <w:rPr>
                <w:rFonts w:ascii="Arial" w:hAnsi="Arial" w:cs="Arial"/>
                <w:color w:val="000000" w:themeColor="text1"/>
                <w:sz w:val="16"/>
                <w:szCs w:val="16"/>
              </w:rPr>
            </w:pPr>
          </w:p>
          <w:p w:rsidR="007427DC"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Policy can be undermined by pro-drinking marketing</w:t>
            </w:r>
          </w:p>
          <w:p w:rsidR="004C7355" w:rsidRPr="00100240" w:rsidRDefault="004C7355"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an be directed at inequality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 firm conclusions can be made</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color w:val="000000" w:themeColor="text1"/>
                <w:sz w:val="16"/>
                <w:szCs w:val="16"/>
              </w:rPr>
              <w:t>D3. Social norm approach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meta-analysi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Very Low/Lo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Failure to report allocation concealment</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High levels of attrition</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Effects were small and inconsistent among students</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Entire population (can be targeted at specific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 of development and deployment</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an be directed at inequality group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 firm conclusions can be made</w:t>
            </w:r>
          </w:p>
        </w:tc>
      </w:tr>
      <w:tr w:rsidR="00100240" w:rsidRPr="00100240" w:rsidTr="00100240">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D4. Alcohol education programm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expert review</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review of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systematic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1 RCT</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Very Low/Low</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Contradictory research findings with methodological issues.</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Evidence inconclusive. Small, short term beneficial effects have not been replicated</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Under 18 year olds</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 xml:space="preserve">Not cost-effective </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Cost of development and deployment</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Implementation has proven difficult with many schools not able to deliver education programmes in their entirety</w:t>
            </w: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Designed and directed at those aged under 18 years</w:t>
            </w:r>
          </w:p>
        </w:tc>
        <w:tc>
          <w:tcPr>
            <w:tcW w:w="0" w:type="auto"/>
            <w:vAlign w:val="center"/>
          </w:tcPr>
          <w:p w:rsidR="007427DC" w:rsidRPr="00100240" w:rsidRDefault="007427DC" w:rsidP="003E5B56">
            <w:pPr>
              <w:jc w:val="center"/>
              <w:rPr>
                <w:rFonts w:ascii="Arial" w:hAnsi="Arial" w:cs="Arial"/>
                <w:b/>
                <w:color w:val="000000" w:themeColor="text1"/>
                <w:sz w:val="16"/>
                <w:szCs w:val="16"/>
              </w:rPr>
            </w:pPr>
            <w:r w:rsidRPr="00100240">
              <w:rPr>
                <w:rFonts w:ascii="Arial" w:hAnsi="Arial" w:cs="Arial"/>
                <w:color w:val="000000" w:themeColor="text1"/>
                <w:sz w:val="16"/>
                <w:szCs w:val="16"/>
              </w:rPr>
              <w:t>Little (lasting) evidence of effectiveness or cost-effectiveness</w:t>
            </w:r>
          </w:p>
        </w:tc>
      </w:tr>
      <w:tr w:rsidR="00100240" w:rsidRPr="00100240" w:rsidTr="00100240">
        <w:tc>
          <w:tcPr>
            <w:tcW w:w="0" w:type="auto"/>
            <w:vAlign w:val="center"/>
          </w:tcPr>
          <w:p w:rsidR="007427DC" w:rsidRPr="00100240" w:rsidRDefault="007427DC" w:rsidP="003E5B56">
            <w:pPr>
              <w:ind w:right="-46"/>
              <w:jc w:val="center"/>
              <w:rPr>
                <w:rFonts w:ascii="Arial" w:hAnsi="Arial" w:cs="Arial"/>
                <w:color w:val="000000" w:themeColor="text1"/>
                <w:sz w:val="16"/>
                <w:szCs w:val="16"/>
              </w:rPr>
            </w:pPr>
            <w:r w:rsidRPr="00100240">
              <w:rPr>
                <w:rFonts w:ascii="Arial" w:hAnsi="Arial" w:cs="Arial"/>
                <w:color w:val="000000" w:themeColor="text1"/>
                <w:sz w:val="16"/>
                <w:szCs w:val="16"/>
              </w:rPr>
              <w:t>D5. Labelling of alcoholic beverages</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5 review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modelling study</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2 survey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1 focus group</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Low</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Research evaluated a poorly implemented intervention</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Improvements in consumer knowledge and awareness, no impact on behaviour</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Voluntary implementation by commercial operators  ineffective</w:t>
            </w:r>
          </w:p>
        </w:tc>
        <w:tc>
          <w:tcPr>
            <w:tcW w:w="0" w:type="auto"/>
            <w:vAlign w:val="center"/>
          </w:tcPr>
          <w:p w:rsidR="007427DC" w:rsidRPr="00100240" w:rsidRDefault="007427DC" w:rsidP="003E5B56">
            <w:pPr>
              <w:contextualSpacing/>
              <w:jc w:val="center"/>
              <w:rPr>
                <w:rFonts w:ascii="Arial" w:hAnsi="Arial" w:cs="Arial"/>
                <w:color w:val="000000" w:themeColor="text1"/>
                <w:sz w:val="16"/>
                <w:szCs w:val="16"/>
              </w:rPr>
            </w:pPr>
            <w:r w:rsidRPr="00100240">
              <w:rPr>
                <w:rFonts w:ascii="Arial" w:hAnsi="Arial" w:cs="Arial"/>
                <w:sz w:val="16"/>
                <w:szCs w:val="16"/>
              </w:rPr>
              <w:t>All alcoholic beverages</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Evidence supports a statutory approach</w:t>
            </w:r>
            <w:r w:rsidR="004C7355">
              <w:rPr>
                <w:rFonts w:ascii="Arial" w:hAnsi="Arial" w:cs="Arial"/>
                <w:color w:val="000000" w:themeColor="text1"/>
                <w:sz w:val="16"/>
                <w:szCs w:val="16"/>
              </w:rPr>
              <w:t>; l</w:t>
            </w:r>
            <w:r w:rsidRPr="00100240">
              <w:rPr>
                <w:rFonts w:ascii="Arial" w:hAnsi="Arial" w:cs="Arial"/>
                <w:color w:val="000000" w:themeColor="text1"/>
                <w:sz w:val="16"/>
                <w:szCs w:val="16"/>
              </w:rPr>
              <w:t>ow costs are borne by commercial operators</w:t>
            </w:r>
          </w:p>
          <w:p w:rsidR="007427DC" w:rsidRPr="00100240" w:rsidRDefault="007427DC" w:rsidP="003E5B56">
            <w:pPr>
              <w:jc w:val="center"/>
              <w:rPr>
                <w:rFonts w:ascii="Arial" w:hAnsi="Arial" w:cs="Arial"/>
                <w:color w:val="000000" w:themeColor="text1"/>
                <w:sz w:val="16"/>
                <w:szCs w:val="16"/>
              </w:rPr>
            </w:pPr>
          </w:p>
          <w:p w:rsidR="007427DC" w:rsidRPr="00100240" w:rsidRDefault="007427DC" w:rsidP="003E5B56">
            <w:pPr>
              <w:jc w:val="center"/>
              <w:rPr>
                <w:rFonts w:ascii="Arial" w:hAnsi="Arial" w:cs="Arial"/>
                <w:color w:val="000000" w:themeColor="text1"/>
                <w:sz w:val="16"/>
                <w:szCs w:val="16"/>
              </w:rPr>
            </w:pP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Not identified</w:t>
            </w:r>
          </w:p>
        </w:tc>
        <w:tc>
          <w:tcPr>
            <w:tcW w:w="0" w:type="auto"/>
            <w:vAlign w:val="center"/>
          </w:tcPr>
          <w:p w:rsidR="007427DC" w:rsidRPr="00100240" w:rsidRDefault="007427DC" w:rsidP="003E5B56">
            <w:pPr>
              <w:jc w:val="center"/>
              <w:rPr>
                <w:rFonts w:ascii="Arial" w:hAnsi="Arial" w:cs="Arial"/>
                <w:color w:val="000000" w:themeColor="text1"/>
                <w:sz w:val="16"/>
                <w:szCs w:val="16"/>
              </w:rPr>
            </w:pPr>
            <w:r w:rsidRPr="00100240">
              <w:rPr>
                <w:rFonts w:ascii="Arial" w:hAnsi="Arial" w:cs="Arial"/>
                <w:color w:val="000000" w:themeColor="text1"/>
                <w:sz w:val="16"/>
                <w:szCs w:val="16"/>
              </w:rPr>
              <w:t>Labels increase knowledge and awareness</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DC3A0B">
            <w:pPr>
              <w:jc w:val="center"/>
              <w:rPr>
                <w:rFonts w:ascii="Arial" w:hAnsi="Arial" w:cs="Arial"/>
                <w:sz w:val="16"/>
                <w:szCs w:val="16"/>
              </w:rPr>
            </w:pPr>
            <w:r w:rsidRPr="00100240">
              <w:rPr>
                <w:rFonts w:ascii="Arial" w:hAnsi="Arial" w:cs="Arial"/>
                <w:sz w:val="16"/>
                <w:szCs w:val="16"/>
              </w:rPr>
              <w:t>E. MANAGING THE DRINKING ENVIRONMENT</w:t>
            </w:r>
          </w:p>
        </w:tc>
      </w:tr>
      <w:tr w:rsidR="00100240" w:rsidRPr="00100240" w:rsidTr="00100240">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ind w:right="-46"/>
              <w:jc w:val="center"/>
              <w:rPr>
                <w:rFonts w:ascii="Arial" w:hAnsi="Arial" w:cs="Arial"/>
                <w:sz w:val="16"/>
                <w:szCs w:val="16"/>
              </w:rPr>
            </w:pPr>
            <w:r w:rsidRPr="00100240">
              <w:rPr>
                <w:rFonts w:ascii="Arial" w:hAnsi="Arial" w:cs="Arial"/>
                <w:sz w:val="16"/>
                <w:szCs w:val="16"/>
              </w:rPr>
              <w:lastRenderedPageBreak/>
              <w:t>E1. Multicomponent community programm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3 natural experiment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experimental study</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survey</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health economic analysi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reductions in alcohol-related violence with benefits seen in neighbouring area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Drinkers in and around the night-time environmen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saving and cost-effectiv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an be implemented at scal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s borne by local authorities, licensing authorities, police  and commercial operato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be implemented in areas with greater deprivatio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mall reductions in acute harms, cost-effective, cost-saving and can be scaled up</w:t>
            </w:r>
          </w:p>
        </w:tc>
      </w:tr>
      <w:tr w:rsidR="00100240" w:rsidRPr="00100240" w:rsidTr="00100240">
        <w:tc>
          <w:tcPr>
            <w:tcW w:w="0" w:type="auto"/>
            <w:vAlign w:val="center"/>
          </w:tcPr>
          <w:p w:rsidR="007427DC" w:rsidRPr="00100240" w:rsidRDefault="007427DC" w:rsidP="003E5B56">
            <w:pPr>
              <w:ind w:right="-46"/>
              <w:jc w:val="center"/>
              <w:rPr>
                <w:rFonts w:ascii="Arial" w:hAnsi="Arial" w:cs="Arial"/>
                <w:sz w:val="16"/>
                <w:szCs w:val="16"/>
              </w:rPr>
            </w:pPr>
          </w:p>
          <w:p w:rsidR="007427DC" w:rsidRPr="00100240" w:rsidRDefault="007427DC" w:rsidP="003E5B56">
            <w:pPr>
              <w:ind w:right="-46"/>
              <w:jc w:val="center"/>
              <w:rPr>
                <w:rFonts w:ascii="Arial" w:hAnsi="Arial" w:cs="Arial"/>
                <w:sz w:val="16"/>
                <w:szCs w:val="16"/>
              </w:rPr>
            </w:pPr>
            <w:r w:rsidRPr="00100240">
              <w:rPr>
                <w:rFonts w:ascii="Arial" w:hAnsi="Arial" w:cs="Arial"/>
                <w:sz w:val="16"/>
                <w:szCs w:val="16"/>
              </w:rPr>
              <w:t>E2. Server train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review of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experimental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Very Low/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st outcomes measure self-reported behaviour</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Mixed results, at best a small impact on violence or propensity to serve</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ustomers in on- and off-trade premis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contextualSpacing/>
              <w:jc w:val="center"/>
              <w:rPr>
                <w:rFonts w:ascii="Arial" w:hAnsi="Arial" w:cs="Arial"/>
                <w:sz w:val="16"/>
                <w:szCs w:val="16"/>
              </w:rPr>
            </w:pPr>
            <w:r w:rsidRPr="00100240">
              <w:rPr>
                <w:rFonts w:ascii="Arial" w:hAnsi="Arial" w:cs="Arial"/>
                <w:sz w:val="16"/>
                <w:szCs w:val="16"/>
              </w:rPr>
              <w:t>Low implementation costs for Government</w:t>
            </w:r>
          </w:p>
          <w:p w:rsidR="007427DC" w:rsidRPr="00100240" w:rsidRDefault="007427DC" w:rsidP="003E5B56">
            <w:pPr>
              <w:contextualSpacing/>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Training costs borne by commercial operator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prevent the sale of alcohol to underage consume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mpact is small and the research is characterised by self-reported measurements</w:t>
            </w:r>
          </w:p>
        </w:tc>
      </w:tr>
      <w:tr w:rsidR="00100240" w:rsidRPr="00100240" w:rsidTr="00100240">
        <w:tc>
          <w:tcPr>
            <w:tcW w:w="0" w:type="auto"/>
            <w:vAlign w:val="center"/>
          </w:tcPr>
          <w:p w:rsidR="007427DC" w:rsidRPr="00100240" w:rsidRDefault="007427DC" w:rsidP="003E5B56">
            <w:pPr>
              <w:ind w:right="-46"/>
              <w:jc w:val="center"/>
              <w:rPr>
                <w:rFonts w:ascii="Arial" w:hAnsi="Arial" w:cs="Arial"/>
                <w:sz w:val="16"/>
                <w:szCs w:val="16"/>
              </w:rPr>
            </w:pPr>
            <w:r w:rsidRPr="00100240">
              <w:rPr>
                <w:rFonts w:ascii="Arial" w:hAnsi="Arial" w:cs="Arial"/>
                <w:sz w:val="16"/>
                <w:szCs w:val="16"/>
              </w:rPr>
              <w:t>E3. Server liabilit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ntirely international evidence bas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reductions in RTC fatalities, homicide and poor health</w:t>
            </w:r>
          </w:p>
        </w:tc>
        <w:tc>
          <w:tcPr>
            <w:tcW w:w="0" w:type="auto"/>
            <w:vAlign w:val="center"/>
          </w:tcPr>
          <w:p w:rsidR="007427DC" w:rsidRPr="00100240" w:rsidRDefault="007427DC" w:rsidP="003E5B56">
            <w:pPr>
              <w:contextualSpacing/>
              <w:jc w:val="center"/>
              <w:rPr>
                <w:rFonts w:ascii="Arial" w:hAnsi="Arial" w:cs="Arial"/>
                <w:sz w:val="16"/>
                <w:szCs w:val="16"/>
              </w:rPr>
            </w:pPr>
            <w:r w:rsidRPr="00100240">
              <w:rPr>
                <w:rFonts w:ascii="Arial" w:hAnsi="Arial" w:cs="Arial"/>
                <w:sz w:val="16"/>
                <w:szCs w:val="16"/>
              </w:rPr>
              <w:t>Customers and servers in on and off-trade premis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Requires primary legislation, possible legal issues around burden of proof</w:t>
            </w:r>
          </w:p>
          <w:p w:rsidR="007427DC" w:rsidRPr="00100240" w:rsidRDefault="007427DC"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Legal costs borne by servers</w:t>
            </w:r>
          </w:p>
          <w:p w:rsidR="004C7355" w:rsidRPr="00100240" w:rsidRDefault="004C7355"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prevent the sale of alcohol to underage consume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mpacts are small and predominantly focus on acute harms</w:t>
            </w:r>
          </w:p>
        </w:tc>
      </w:tr>
      <w:tr w:rsidR="00100240" w:rsidRPr="00100240" w:rsidTr="00100240">
        <w:tc>
          <w:tcPr>
            <w:tcW w:w="0" w:type="auto"/>
            <w:vAlign w:val="center"/>
          </w:tcPr>
          <w:p w:rsidR="007427DC" w:rsidRPr="00100240" w:rsidRDefault="007427DC" w:rsidP="003E5B56">
            <w:pPr>
              <w:ind w:right="-46"/>
              <w:jc w:val="center"/>
              <w:rPr>
                <w:rFonts w:ascii="Arial" w:hAnsi="Arial" w:cs="Arial"/>
                <w:sz w:val="16"/>
                <w:szCs w:val="16"/>
              </w:rPr>
            </w:pPr>
            <w:r w:rsidRPr="00100240">
              <w:rPr>
                <w:rFonts w:ascii="Arial" w:hAnsi="Arial" w:cs="Arial"/>
                <w:sz w:val="16"/>
                <w:szCs w:val="16"/>
              </w:rPr>
              <w:t>E4. Replacing glassware with safer alternativ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experimental study</w:t>
            </w:r>
          </w:p>
          <w:p w:rsidR="007427DC" w:rsidRPr="00100240" w:rsidRDefault="007427DC" w:rsidP="003E5B56">
            <w:pPr>
              <w:jc w:val="center"/>
              <w:rPr>
                <w:rFonts w:ascii="Arial" w:hAnsi="Arial" w:cs="Arial"/>
                <w:sz w:val="16"/>
                <w:szCs w:val="16"/>
              </w:rPr>
            </w:pPr>
          </w:p>
          <w:p w:rsidR="007427DC" w:rsidRPr="00100240" w:rsidRDefault="007427DC" w:rsidP="003E5B56">
            <w:pPr>
              <w:rPr>
                <w:rFonts w:ascii="Arial" w:hAnsi="Arial" w:cs="Arial"/>
                <w:sz w:val="16"/>
                <w:szCs w:val="16"/>
              </w:rPr>
            </w:pPr>
            <w:r w:rsidRPr="00100240">
              <w:rPr>
                <w:rFonts w:ascii="Arial" w:hAnsi="Arial" w:cs="Arial"/>
                <w:sz w:val="16"/>
                <w:szCs w:val="16"/>
              </w:rPr>
              <w:t>1 field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Very 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mall sample size (number of observation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number of observations, some evidence for reduced violent injurie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ustomers in on-trade premis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contextualSpacing/>
              <w:jc w:val="center"/>
              <w:rPr>
                <w:rFonts w:ascii="Arial" w:hAnsi="Arial" w:cs="Arial"/>
                <w:sz w:val="16"/>
                <w:szCs w:val="16"/>
              </w:rPr>
            </w:pPr>
            <w:r w:rsidRPr="00100240">
              <w:rPr>
                <w:rFonts w:ascii="Arial" w:hAnsi="Arial" w:cs="Arial"/>
                <w:sz w:val="16"/>
                <w:szCs w:val="16"/>
              </w:rPr>
              <w:t>Low implementation costs for Government</w:t>
            </w:r>
          </w:p>
          <w:p w:rsidR="007427DC" w:rsidRPr="00100240" w:rsidRDefault="007427DC" w:rsidP="003E5B56">
            <w:pPr>
              <w:contextualSpacing/>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s borne by commercial operato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The health benefits may be greatest for young me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placing glassware with safer alternatives is based on sound principle and may reduce injuries</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5. Voluntary removal of the sale of high strength alcohol</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experimental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Very 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mall sample size (number of observation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Infrequently evaluated with an association between intervention and </w:t>
            </w:r>
            <w:r w:rsidRPr="00100240">
              <w:rPr>
                <w:rFonts w:ascii="Arial" w:hAnsi="Arial" w:cs="Arial"/>
                <w:sz w:val="16"/>
                <w:szCs w:val="16"/>
              </w:rPr>
              <w:lastRenderedPageBreak/>
              <w:t>small reductions in alcohol-related crime and anti-social behaviour</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Customers in off-trade premis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Policy can be undermined if high strength alcohol is readily available from neighbouring area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an be implemented in areas with greater depriva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Voluntary removals of high strength alcohol may reduce acute alcohol-</w:t>
            </w:r>
            <w:r w:rsidRPr="00100240">
              <w:rPr>
                <w:rFonts w:ascii="Arial" w:hAnsi="Arial" w:cs="Arial"/>
                <w:sz w:val="16"/>
                <w:szCs w:val="16"/>
              </w:rPr>
              <w:lastRenderedPageBreak/>
              <w:t>related harm but easily undermined</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E6. Policing and enforcement approach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nconsistent findings: may result from increased detec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ome beneficial effects on sales to underage or intoxicated customers, effects small and short term</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Drinkers and servers in and around the night-time econom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s of enforcement borne by polic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prevent the sale of alcohol to underage consum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source intensive interventions</w:t>
            </w:r>
            <w:r w:rsidRPr="00100240" w:rsidDel="00F471EE">
              <w:rPr>
                <w:rFonts w:ascii="Arial" w:hAnsi="Arial" w:cs="Arial"/>
                <w:sz w:val="16"/>
                <w:szCs w:val="16"/>
              </w:rPr>
              <w:t xml:space="preserve"> </w:t>
            </w:r>
            <w:r w:rsidRPr="00100240">
              <w:rPr>
                <w:rFonts w:ascii="Arial" w:hAnsi="Arial" w:cs="Arial"/>
                <w:sz w:val="16"/>
                <w:szCs w:val="16"/>
              </w:rPr>
              <w:t xml:space="preserve">with possible short term reductions in acute harm  </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7. Public drinking ban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Very 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ll studies included in the review were from grey literatur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Harmful impact on marginalised groups, small increases in perception of public safety, no impact on consumption and harm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Drinkers consuming alcohol in prohibited public spac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egislation is in plac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s of enforcement borne by polic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Public drinking bans are infrequently enforc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displace marginalised groups to new, less safe, area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egatively impact marginalised groups, such as the homeless with little benefit</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DC3A0B">
            <w:pPr>
              <w:jc w:val="center"/>
              <w:rPr>
                <w:rFonts w:ascii="Arial" w:hAnsi="Arial" w:cs="Arial"/>
                <w:sz w:val="16"/>
                <w:szCs w:val="16"/>
              </w:rPr>
            </w:pPr>
            <w:r w:rsidRPr="00100240">
              <w:rPr>
                <w:rFonts w:ascii="Arial" w:hAnsi="Arial" w:cs="Arial"/>
                <w:sz w:val="16"/>
                <w:szCs w:val="16"/>
              </w:rPr>
              <w:t>F. REDUCING DRINK-DRIVING</w:t>
            </w:r>
          </w:p>
        </w:tc>
      </w:tr>
      <w:tr w:rsidR="00100240" w:rsidRPr="00100240" w:rsidTr="00100240">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b/>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1. BAC limit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eta-analysi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4 reviews (2 systematic)</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reductions in drinking driving and related crashes resulting from reducing BAC limits from 80mg to 50mg</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Effects seen within one  year </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ll driv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egislation is in plac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Policy can be undermined if not enforc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ffects all drinking drivers equall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ering the drink-driving limit would reduce RTC, casualties and fatalities, by a small amount</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2. Breath  test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eta-analysi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Breath testing drivers (selective or random testing) reduces drink-driving and RTC, casualties and fataliti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ll driv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Both random and selective breath testing shown to be cost saving and cost-effectiv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Legislation is in place for selective breath testing, primary legislation is required for random breath testing</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Costs of enforcement </w:t>
            </w:r>
            <w:r w:rsidRPr="00100240">
              <w:rPr>
                <w:rFonts w:ascii="Arial" w:hAnsi="Arial" w:cs="Arial"/>
                <w:sz w:val="16"/>
                <w:szCs w:val="16"/>
              </w:rPr>
              <w:lastRenderedPageBreak/>
              <w:t>borne by the polic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Breath testing drivers is an effective and cost-effective way of reducing  drink-driving, RTC, casualties and fatalities</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F3. Graduated driver licensing</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3 systematic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etrospective analysi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The retrospective analysis was not able to take account of the lower legal BAC component of a graduated driver licensing programm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Graduated driver licensing programmes reduce drink-driving and the associated RTC, casualties and fatalitie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ffects are seen within the first year of implementa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ovice drive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effectiv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Requires primary legislation; costs of enforcement borne by the police and court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Undermined if drivers reach an age threshold and believe they can drink more</w:t>
            </w:r>
          </w:p>
          <w:p w:rsidR="007427DC" w:rsidRPr="00100240" w:rsidRDefault="007427DC"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May restrict civil liberties or economic and education opportunities for young drivers, particularly in rural areas</w:t>
            </w:r>
          </w:p>
          <w:p w:rsidR="004C7355" w:rsidRPr="00100240" w:rsidRDefault="004C7355"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The health benefits of graduated driver licensing programmes are greatest for young, predominantly male, drive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ffective in reducing RTC, casualties and fatalities in novice drivers. Cost-effective but requires resources</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4. Immediate licence revocatio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eta-analysi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natural experiment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ntirely international evidence bas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Modest reduction in drink-driving and casualties and fatalities compared to current process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ll driv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Requires primary legislation</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Low implementation costs for Government</w:t>
            </w:r>
          </w:p>
          <w:p w:rsidR="007427DC" w:rsidRPr="00100240" w:rsidRDefault="007427DC"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Costs of enforcement borne by the police and courts</w:t>
            </w:r>
          </w:p>
          <w:p w:rsidR="004C7355" w:rsidRPr="00100240" w:rsidRDefault="004C7355"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mmediate licence revocation is effective in North America, transferability may be limited</w:t>
            </w:r>
          </w:p>
          <w:p w:rsidR="007427DC" w:rsidRPr="00100240" w:rsidRDefault="007427DC" w:rsidP="003E5B56">
            <w:pPr>
              <w:jc w:val="center"/>
              <w:rPr>
                <w:rFonts w:ascii="Arial" w:hAnsi="Arial" w:cs="Arial"/>
                <w:sz w:val="16"/>
                <w:szCs w:val="16"/>
              </w:rPr>
            </w:pP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5. Alcohol ignition interlock device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health economic analysi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gnition interlocks reduce reoffending in first time and repeat offenders by a modest amoun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Drink-driving offend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sults depend on the level of effectivenes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Administrative and enforcement costs divided between offender and/or Government </w:t>
            </w:r>
          </w:p>
          <w:p w:rsidR="007427DC" w:rsidRPr="00100240" w:rsidRDefault="007427DC" w:rsidP="003E5B56">
            <w:pPr>
              <w:jc w:val="center"/>
              <w:rPr>
                <w:rFonts w:ascii="Arial" w:hAnsi="Arial" w:cs="Arial"/>
                <w:sz w:val="16"/>
                <w:szCs w:val="16"/>
              </w:rPr>
            </w:pPr>
          </w:p>
          <w:p w:rsidR="007427DC" w:rsidRPr="00100240" w:rsidRDefault="007427DC" w:rsidP="004C7355">
            <w:pPr>
              <w:jc w:val="center"/>
              <w:rPr>
                <w:rFonts w:ascii="Arial" w:hAnsi="Arial" w:cs="Arial"/>
                <w:sz w:val="16"/>
                <w:szCs w:val="16"/>
              </w:rPr>
            </w:pPr>
            <w:r w:rsidRPr="00100240">
              <w:rPr>
                <w:rFonts w:ascii="Arial" w:hAnsi="Arial" w:cs="Arial"/>
                <w:sz w:val="16"/>
                <w:szCs w:val="16"/>
              </w:rPr>
              <w:t>Following removal of the device, reoffending rates return to those prior to installatio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Alcohol ignition interlock effectively reduce drink-driving reoffending whilst installed and can be cost-effective</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F6. Preventive education programmes targeting drink-driving offend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Research was not able to exclude confounder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variable reductions in reoffending  findings variable, independent effect unclear</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Drink-driving offend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s borne by Governmen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Preventive education programmes may reduce reoffending</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7. Designated driver programm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experimental stud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st outcomes measure self-reported behaviour</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Small impact on behavioural intentions no impact on  behaviour (drink-driving or passenger of a drink-driver)</w:t>
            </w:r>
          </w:p>
        </w:tc>
        <w:tc>
          <w:tcPr>
            <w:tcW w:w="0" w:type="auto"/>
            <w:vAlign w:val="center"/>
          </w:tcPr>
          <w:p w:rsidR="007427DC" w:rsidRPr="00100240" w:rsidRDefault="007427DC" w:rsidP="003E5B56">
            <w:pPr>
              <w:contextualSpacing/>
              <w:jc w:val="center"/>
              <w:rPr>
                <w:rFonts w:ascii="Arial" w:hAnsi="Arial" w:cs="Arial"/>
                <w:sz w:val="16"/>
                <w:szCs w:val="16"/>
              </w:rPr>
            </w:pPr>
            <w:r w:rsidRPr="00100240">
              <w:rPr>
                <w:rFonts w:ascii="Arial" w:hAnsi="Arial" w:cs="Arial"/>
                <w:sz w:val="16"/>
                <w:szCs w:val="16"/>
              </w:rPr>
              <w:t>All alcohol drinkers/driv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 of development and deploymen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Firm conclusions cannot be made, on balance, may reduce the propensity to drink-drive or agree to be a passenger of a drink-driver</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F8. Mass media campaigns to prevent drink-driv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Modest reductions in drink-driving and alcohol-related RTC </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ntire populatio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ost of development and deployment</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color w:val="000000" w:themeColor="text1"/>
                <w:sz w:val="16"/>
                <w:szCs w:val="16"/>
              </w:rPr>
              <w:t>Policy can be undermined by pro-drinking market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an be directed at inequality group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ass media campaigns are effective in reducing drink-driving and the associated crashes, casualties and fatalities</w:t>
            </w:r>
          </w:p>
        </w:tc>
      </w:tr>
      <w:tr w:rsidR="007427DC" w:rsidRPr="00100240" w:rsidTr="00100240">
        <w:tc>
          <w:tcPr>
            <w:tcW w:w="0" w:type="auto"/>
            <w:gridSpan w:val="10"/>
            <w:shd w:val="clear" w:color="auto" w:fill="F2F2F2" w:themeFill="background1" w:themeFillShade="F2"/>
            <w:vAlign w:val="center"/>
          </w:tcPr>
          <w:p w:rsidR="007427DC" w:rsidRPr="00100240" w:rsidRDefault="007427DC" w:rsidP="007427DC">
            <w:pPr>
              <w:jc w:val="center"/>
              <w:rPr>
                <w:rFonts w:ascii="Arial" w:hAnsi="Arial" w:cs="Arial"/>
                <w:sz w:val="16"/>
                <w:szCs w:val="16"/>
              </w:rPr>
            </w:pPr>
            <w:r w:rsidRPr="00100240">
              <w:rPr>
                <w:rFonts w:ascii="Arial" w:hAnsi="Arial" w:cs="Arial"/>
                <w:sz w:val="16"/>
                <w:szCs w:val="16"/>
              </w:rPr>
              <w:t>F. BRIEF INTERVENTIONS AND TREATMENT</w:t>
            </w:r>
          </w:p>
        </w:tc>
      </w:tr>
      <w:tr w:rsidR="00100240" w:rsidRPr="00100240" w:rsidTr="00100240">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NTERVEN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ATUR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RAD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IMITATION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FFE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VERAGE</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CONOMIC IMPACT</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MPLEMENTATION</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NEQUALITIES</w:t>
            </w:r>
          </w:p>
        </w:tc>
        <w:tc>
          <w:tcPr>
            <w:tcW w:w="0" w:type="auto"/>
            <w:shd w:val="clear" w:color="auto" w:fill="F2F2F2" w:themeFill="background1" w:themeFillShade="F2"/>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UMMARY</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1. IBA in primary car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eview of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meta-analyse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2 systematic review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modelling study</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IBA is effective for reducing the prevalence of harmful and hazardous consumption over 6 and 12 month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armful and hazardous drinkers attending primary health car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Cost-effectiv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The effectiveness depends on sufficient health delivery systems and dedicated fund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Those in the lowest socioeconomic groups are estimated to experience the greatest absolute reduction in harm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BA is effective in reducing hazardous and harmful consumption in primary health care, and is cost-effective</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2. IBA in 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eta-analysis</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mall to moderate beneficial effect of IBA</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 Harmful and hazardous drinkers attending 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The effectiveness depends on sufficient health delivery systems and </w:t>
            </w:r>
            <w:r w:rsidRPr="00100240">
              <w:rPr>
                <w:rFonts w:ascii="Arial" w:hAnsi="Arial" w:cs="Arial"/>
                <w:sz w:val="16"/>
                <w:szCs w:val="16"/>
              </w:rPr>
              <w:lastRenderedPageBreak/>
              <w:t>dedicated fund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IBA is efficacious at reducing hazardous and </w:t>
            </w:r>
            <w:r w:rsidRPr="00100240">
              <w:rPr>
                <w:rFonts w:ascii="Arial" w:hAnsi="Arial" w:cs="Arial"/>
                <w:sz w:val="16"/>
                <w:szCs w:val="16"/>
              </w:rPr>
              <w:lastRenderedPageBreak/>
              <w:t>harmful alcohol consumption</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G3. IBA in CJ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Hazardous and harmful alcohol consumption reduced, offending reduced with most intensive intervention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Harmful and hazardous drinkers in the probation sett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The effectiveness depends on sufficient  delivery systems </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Reduces alcohol consumption and harm in offender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azardous and harmful alcohol consumption reduced, offending reduced with most intensive interventions</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4. eIBA</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meta-analysi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 levels of attri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eIBA reduced hazardous and harmful consumption, effect mitigated after 12 months </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Harmful and hazardous drinkers recruited into digital intervention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IBA could be a lower cost delivery option with the potential for widespread delivery</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Short-term, reductions in hazardous and harmful consumption</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5.  IBA in adolescent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vidence still emerg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dolescents who drink</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4C7355" w:rsidRDefault="004C7355" w:rsidP="003E5B56">
            <w:pPr>
              <w:jc w:val="center"/>
              <w:rPr>
                <w:rFonts w:ascii="Arial" w:hAnsi="Arial" w:cs="Arial"/>
                <w:sz w:val="16"/>
                <w:szCs w:val="16"/>
              </w:rPr>
            </w:pPr>
          </w:p>
          <w:p w:rsidR="007427DC" w:rsidRDefault="007427DC" w:rsidP="003E5B56">
            <w:pPr>
              <w:jc w:val="center"/>
              <w:rPr>
                <w:rFonts w:ascii="Arial" w:hAnsi="Arial" w:cs="Arial"/>
                <w:sz w:val="16"/>
                <w:szCs w:val="16"/>
              </w:rPr>
            </w:pPr>
            <w:r w:rsidRPr="00100240">
              <w:rPr>
                <w:rFonts w:ascii="Arial" w:hAnsi="Arial" w:cs="Arial"/>
                <w:sz w:val="16"/>
                <w:szCs w:val="16"/>
              </w:rPr>
              <w:t>It is not clear what the appropriate setting or screening tools are for this group</w:t>
            </w:r>
          </w:p>
          <w:p w:rsidR="004C7355" w:rsidRPr="00100240" w:rsidRDefault="004C7355" w:rsidP="003E5B56">
            <w:pPr>
              <w:jc w:val="center"/>
              <w:rPr>
                <w:rFonts w:ascii="Arial" w:hAnsi="Arial" w:cs="Arial"/>
                <w:sz w:val="16"/>
                <w:szCs w:val="16"/>
              </w:rPr>
            </w:pPr>
            <w:bookmarkStart w:id="0" w:name="_GoBack"/>
            <w:bookmarkEnd w:id="0"/>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Potential to reduce harm in adolescent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Currently no clear evidence of benefit in this age group</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G7.  IBA in sexual health clinic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BA did not lead to meaningful reductions in alcohol consump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Harmful and hazardous drinkers attending sexual health clinic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ot cost-effectiv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vidence suggests sexual health clinics are not effective settings for IBA</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8. IBA in pharmacie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literature review</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RC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t is possible that the pharmacists were undertrained in the delivery of IBA</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IBA did not lead to meaningful reductions in alcohol consumption</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Harmful and hazardous drinkers attending pharmacies </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Evidence suggests pharmacies are not effective settings for IBA</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G9. IBA in the workplac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systematic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Lo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Effective in reducing hazardous and harmful consumption in the workplace, </w:t>
            </w:r>
            <w:r w:rsidRPr="00100240">
              <w:rPr>
                <w:rFonts w:ascii="Arial" w:hAnsi="Arial" w:cs="Arial"/>
                <w:sz w:val="16"/>
                <w:szCs w:val="16"/>
              </w:rPr>
              <w:lastRenderedPageBreak/>
              <w:t>differing effectiveness across worker type unknown</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Harmful and hazardous drinkers in employment</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Employees may not wish to disclose heavy drinking to their employer</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Promising </w:t>
            </w:r>
            <w:proofErr w:type="gramStart"/>
            <w:r w:rsidRPr="00100240">
              <w:rPr>
                <w:rFonts w:ascii="Arial" w:hAnsi="Arial" w:cs="Arial"/>
                <w:sz w:val="16"/>
                <w:szCs w:val="16"/>
              </w:rPr>
              <w:t>results,</w:t>
            </w:r>
            <w:proofErr w:type="gramEnd"/>
            <w:r w:rsidRPr="00100240">
              <w:rPr>
                <w:rFonts w:ascii="Arial" w:hAnsi="Arial" w:cs="Arial"/>
                <w:sz w:val="16"/>
                <w:szCs w:val="16"/>
              </w:rPr>
              <w:t xml:space="preserve"> not clear which employee type may benefit most. Some employees may </w:t>
            </w:r>
            <w:r w:rsidRPr="00100240">
              <w:rPr>
                <w:rFonts w:ascii="Arial" w:hAnsi="Arial" w:cs="Arial"/>
                <w:sz w:val="16"/>
                <w:szCs w:val="16"/>
              </w:rPr>
              <w:lastRenderedPageBreak/>
              <w:t xml:space="preserve">be unwilling to disclose information </w:t>
            </w:r>
          </w:p>
          <w:p w:rsidR="007427DC" w:rsidRPr="00100240" w:rsidRDefault="007427DC" w:rsidP="003E5B56">
            <w:pPr>
              <w:jc w:val="center"/>
              <w:rPr>
                <w:rFonts w:ascii="Arial" w:hAnsi="Arial" w:cs="Arial"/>
                <w:sz w:val="16"/>
                <w:szCs w:val="16"/>
              </w:rPr>
            </w:pP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lastRenderedPageBreak/>
              <w:t>G9. Psychosocial and psychological intervention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1 expert review</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Moderate</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Many treatments effective: behavioural couple’s therapy, MET, CBT, SBNT and behavioural therapies compared to treatment as usual, controls and other active intervention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Alcohol dependent adult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MET was cost-effective</w:t>
            </w:r>
          </w:p>
          <w:p w:rsidR="007427DC" w:rsidRPr="00100240" w:rsidRDefault="007427DC" w:rsidP="003E5B56">
            <w:pPr>
              <w:jc w:val="center"/>
              <w:rPr>
                <w:rFonts w:ascii="Arial" w:hAnsi="Arial" w:cs="Arial"/>
                <w:sz w:val="16"/>
                <w:szCs w:val="16"/>
              </w:rPr>
            </w:pPr>
            <w:r w:rsidRPr="00100240">
              <w:rPr>
                <w:rFonts w:ascii="Arial" w:hAnsi="Arial" w:cs="Arial"/>
                <w:sz w:val="16"/>
                <w:szCs w:val="16"/>
              </w:rPr>
              <w:t>Coping and skills training, marital or family therapy and behavioural self-control training was cost saving</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 xml:space="preserve">Behavioural couple’s therapy, CBT, SBNT, MET and behavioural interventions </w:t>
            </w:r>
          </w:p>
          <w:p w:rsidR="007427DC" w:rsidRPr="00100240" w:rsidRDefault="007427DC" w:rsidP="003E5B56">
            <w:pPr>
              <w:jc w:val="center"/>
              <w:rPr>
                <w:rFonts w:ascii="Arial" w:hAnsi="Arial" w:cs="Arial"/>
                <w:sz w:val="16"/>
                <w:szCs w:val="16"/>
              </w:rPr>
            </w:pPr>
            <w:r w:rsidRPr="00100240">
              <w:rPr>
                <w:rFonts w:ascii="Arial" w:hAnsi="Arial" w:cs="Arial"/>
                <w:sz w:val="16"/>
                <w:szCs w:val="16"/>
              </w:rPr>
              <w:t>recommended by NICE as an effective therapy</w:t>
            </w:r>
          </w:p>
        </w:tc>
      </w:tr>
      <w:tr w:rsidR="00100240" w:rsidRPr="00100240" w:rsidTr="00100240">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G10. Pharmacological interventions</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expert review</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technical appraisal</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1 health economic analysis</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High</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The use of nalmefene endorsed for mild dependence, acamprosate, and naltrexone for moderate to severe dependence, disulfiram not endorsed, given that the evidence was poorer quality and the potential for harm was greater</w:t>
            </w:r>
          </w:p>
          <w:p w:rsidR="007427DC" w:rsidRPr="00100240" w:rsidRDefault="007427DC" w:rsidP="003E5B56">
            <w:pPr>
              <w:jc w:val="center"/>
              <w:rPr>
                <w:rFonts w:ascii="Arial" w:hAnsi="Arial" w:cs="Arial"/>
                <w:sz w:val="16"/>
                <w:szCs w:val="16"/>
              </w:rPr>
            </w:pP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Alcohol dependent adults</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Acamprosate and naltrexone were cost-effective</w:t>
            </w:r>
          </w:p>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Nalmefene was cost saving</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r w:rsidRPr="00100240">
              <w:rPr>
                <w:rFonts w:ascii="Arial" w:hAnsi="Arial" w:cs="Arial"/>
                <w:sz w:val="16"/>
                <w:szCs w:val="16"/>
              </w:rPr>
              <w:t>Not identified</w:t>
            </w:r>
          </w:p>
        </w:tc>
        <w:tc>
          <w:tcPr>
            <w:tcW w:w="0" w:type="auto"/>
            <w:vAlign w:val="center"/>
          </w:tcPr>
          <w:p w:rsidR="007427DC" w:rsidRPr="00100240" w:rsidRDefault="007427DC" w:rsidP="003E5B56">
            <w:pPr>
              <w:jc w:val="center"/>
              <w:rPr>
                <w:rFonts w:ascii="Arial" w:hAnsi="Arial" w:cs="Arial"/>
                <w:sz w:val="16"/>
                <w:szCs w:val="16"/>
              </w:rPr>
            </w:pPr>
          </w:p>
          <w:p w:rsidR="007427DC" w:rsidRPr="00100240" w:rsidRDefault="007427DC" w:rsidP="003E5B56">
            <w:pPr>
              <w:jc w:val="center"/>
              <w:rPr>
                <w:rFonts w:ascii="Arial" w:hAnsi="Arial" w:cs="Arial"/>
                <w:sz w:val="16"/>
                <w:szCs w:val="16"/>
              </w:rPr>
            </w:pPr>
            <w:r w:rsidRPr="00100240">
              <w:rPr>
                <w:rFonts w:ascii="Arial" w:hAnsi="Arial" w:cs="Arial"/>
                <w:sz w:val="16"/>
                <w:szCs w:val="16"/>
              </w:rPr>
              <w:t>Recommended by NICE as an effective therapy (with an adjunct of psychosocial)</w:t>
            </w:r>
          </w:p>
        </w:tc>
      </w:tr>
    </w:tbl>
    <w:p w:rsidR="00D61E81" w:rsidRPr="00D61E81" w:rsidRDefault="00871854" w:rsidP="00871854">
      <w:pPr>
        <w:spacing w:line="240" w:lineRule="auto"/>
        <w:rPr>
          <w:rFonts w:ascii="Arial" w:eastAsia="Times New Roman" w:hAnsi="Arial" w:cs="Arial"/>
          <w:sz w:val="18"/>
          <w:lang w:eastAsia="en-GB"/>
        </w:rPr>
      </w:pPr>
      <w:r w:rsidRPr="00D61E81">
        <w:rPr>
          <w:rFonts w:ascii="Arial" w:hAnsi="Arial" w:cs="Arial"/>
          <w:sz w:val="18"/>
        </w:rPr>
        <w:t xml:space="preserve">BAC = blood alcohol concentration; CBT = cognitive behavioural therapy; CJS = criminal justice setting; </w:t>
      </w:r>
      <w:r w:rsidR="00DE5C79" w:rsidRPr="00D61E81">
        <w:rPr>
          <w:rFonts w:ascii="Arial" w:hAnsi="Arial" w:cs="Arial"/>
          <w:sz w:val="18"/>
        </w:rPr>
        <w:t>ED = emergency department; eIBA = electronic identification and brief advice; IBA = identification and brief advice; MET = motivational enhancement therapy</w:t>
      </w:r>
      <w:r w:rsidR="00DE5C79">
        <w:rPr>
          <w:rFonts w:ascii="Arial" w:hAnsi="Arial" w:cs="Arial"/>
          <w:sz w:val="18"/>
        </w:rPr>
        <w:t>;</w:t>
      </w:r>
      <w:r w:rsidR="00DE5C79" w:rsidRPr="00D61E81">
        <w:rPr>
          <w:rFonts w:ascii="Arial" w:eastAsia="Times New Roman" w:hAnsi="Arial" w:cs="Arial"/>
          <w:sz w:val="18"/>
          <w:lang w:eastAsia="en-GB"/>
        </w:rPr>
        <w:t xml:space="preserve"> </w:t>
      </w:r>
      <w:r w:rsidR="00D61E81" w:rsidRPr="00D61E81">
        <w:rPr>
          <w:rFonts w:ascii="Arial" w:eastAsia="Times New Roman" w:hAnsi="Arial" w:cs="Arial"/>
          <w:sz w:val="18"/>
          <w:lang w:eastAsia="en-GB"/>
        </w:rPr>
        <w:t xml:space="preserve">MUP = minimum unit price; </w:t>
      </w:r>
      <w:r w:rsidR="00DE5C79" w:rsidRPr="00D61E81">
        <w:rPr>
          <w:rFonts w:ascii="Arial" w:hAnsi="Arial" w:cs="Arial"/>
          <w:sz w:val="18"/>
        </w:rPr>
        <w:t xml:space="preserve">NICE = National Institute for Health and Care Excellence; </w:t>
      </w:r>
      <w:r w:rsidRPr="00D61E81">
        <w:rPr>
          <w:rFonts w:ascii="Arial" w:eastAsia="Times New Roman" w:hAnsi="Arial" w:cs="Arial"/>
          <w:sz w:val="18"/>
          <w:lang w:eastAsia="en-GB"/>
        </w:rPr>
        <w:t>RCT = randomised controlled trial</w:t>
      </w:r>
      <w:r>
        <w:rPr>
          <w:rFonts w:ascii="Arial" w:eastAsia="Times New Roman" w:hAnsi="Arial" w:cs="Arial"/>
          <w:sz w:val="18"/>
          <w:lang w:eastAsia="en-GB"/>
        </w:rPr>
        <w:t xml:space="preserve">; </w:t>
      </w:r>
      <w:r w:rsidRPr="004A5D19">
        <w:rPr>
          <w:rFonts w:ascii="Arial" w:eastAsia="Times New Roman" w:hAnsi="Arial" w:cs="Arial"/>
          <w:sz w:val="18"/>
          <w:lang w:eastAsia="en-GB"/>
        </w:rPr>
        <w:t>RTC = road traffic crashes</w:t>
      </w:r>
      <w:r>
        <w:rPr>
          <w:rFonts w:ascii="Arial" w:eastAsia="Times New Roman" w:hAnsi="Arial" w:cs="Arial"/>
          <w:sz w:val="18"/>
          <w:lang w:eastAsia="en-GB"/>
        </w:rPr>
        <w:t xml:space="preserve">; </w:t>
      </w:r>
      <w:r w:rsidR="00DE5C79" w:rsidRPr="00D61E81">
        <w:rPr>
          <w:rFonts w:ascii="Arial" w:hAnsi="Arial" w:cs="Arial"/>
          <w:sz w:val="18"/>
        </w:rPr>
        <w:t>SBNT = social behavioural and networks therapy</w:t>
      </w:r>
      <w:r w:rsidR="00DE5C79">
        <w:rPr>
          <w:rFonts w:ascii="Arial" w:hAnsi="Arial" w:cs="Arial"/>
          <w:sz w:val="18"/>
        </w:rPr>
        <w:t>;</w:t>
      </w:r>
      <w:r w:rsidR="00DE5C79" w:rsidRPr="00D61E81">
        <w:rPr>
          <w:rFonts w:ascii="Arial" w:eastAsia="Times New Roman" w:hAnsi="Arial" w:cs="Arial"/>
          <w:sz w:val="18"/>
          <w:lang w:eastAsia="en-GB"/>
        </w:rPr>
        <w:t xml:space="preserve"> </w:t>
      </w:r>
      <w:r w:rsidR="00D61E81" w:rsidRPr="00D61E81">
        <w:rPr>
          <w:rFonts w:ascii="Arial" w:eastAsia="Times New Roman" w:hAnsi="Arial" w:cs="Arial"/>
          <w:sz w:val="18"/>
          <w:lang w:eastAsia="en-GB"/>
        </w:rPr>
        <w:t>VAT = value added tax</w:t>
      </w:r>
    </w:p>
    <w:p w:rsidR="00C844E7" w:rsidRDefault="00C844E7">
      <w:pPr>
        <w:rPr>
          <w:rFonts w:ascii="Arial" w:hAnsi="Arial" w:cs="Arial"/>
        </w:rPr>
        <w:sectPr w:rsidR="00C844E7" w:rsidSect="00D61E81">
          <w:pgSz w:w="16838" w:h="11906" w:orient="landscape"/>
          <w:pgMar w:top="1440" w:right="1440" w:bottom="1440" w:left="1440" w:header="708" w:footer="708" w:gutter="0"/>
          <w:cols w:space="708"/>
          <w:docGrid w:linePitch="360"/>
        </w:sectPr>
      </w:pPr>
    </w:p>
    <w:p w:rsidR="00C844E7" w:rsidRDefault="00C844E7" w:rsidP="00C844E7">
      <w:pPr>
        <w:spacing w:line="240" w:lineRule="auto"/>
        <w:rPr>
          <w:rFonts w:ascii="Arial" w:eastAsia="Times New Roman" w:hAnsi="Arial" w:cs="Arial"/>
          <w:sz w:val="20"/>
          <w:szCs w:val="20"/>
          <w:lang w:eastAsia="en-GB"/>
        </w:rPr>
      </w:pPr>
      <w:r>
        <w:rPr>
          <w:rFonts w:ascii="Arial" w:eastAsia="Times New Roman" w:hAnsi="Arial" w:cs="Arial"/>
          <w:sz w:val="20"/>
          <w:szCs w:val="20"/>
          <w:lang w:eastAsia="en-GB"/>
        </w:rPr>
        <w:lastRenderedPageBreak/>
        <w:t>LIST OF TABLES FOR ANNEXES</w:t>
      </w:r>
    </w:p>
    <w:p w:rsidR="00C844E7" w:rsidRPr="00D61E81" w:rsidRDefault="00C844E7" w:rsidP="00C844E7">
      <w:pPr>
        <w:spacing w:line="240" w:lineRule="auto"/>
        <w:rPr>
          <w:rFonts w:ascii="Arial" w:eastAsia="Times New Roman" w:hAnsi="Arial" w:cs="Arial"/>
          <w:sz w:val="20"/>
          <w:szCs w:val="20"/>
          <w:lang w:eastAsia="en-GB"/>
        </w:rPr>
      </w:pPr>
      <w:r w:rsidRPr="00D61E81">
        <w:rPr>
          <w:rFonts w:ascii="Arial" w:eastAsia="Times New Roman" w:hAnsi="Arial" w:cs="Arial"/>
          <w:sz w:val="20"/>
          <w:szCs w:val="20"/>
          <w:lang w:eastAsia="en-GB"/>
        </w:rPr>
        <w:t>TABLE 1: ALCOHOL CONTROL AND DEMAND REDUCTION POLICIES</w:t>
      </w:r>
    </w:p>
    <w:tbl>
      <w:tblPr>
        <w:tblStyle w:val="TableGrid"/>
        <w:tblW w:w="0" w:type="auto"/>
        <w:tblLook w:val="04A0" w:firstRow="1" w:lastRow="0" w:firstColumn="1" w:lastColumn="0" w:noHBand="0" w:noVBand="1"/>
      </w:tblPr>
      <w:tblGrid>
        <w:gridCol w:w="2376"/>
        <w:gridCol w:w="6866"/>
      </w:tblGrid>
      <w:tr w:rsidR="00C844E7" w:rsidRPr="00D61E81" w:rsidTr="00C844E7">
        <w:tc>
          <w:tcPr>
            <w:tcW w:w="2376" w:type="dxa"/>
            <w:vAlign w:val="center"/>
          </w:tcPr>
          <w:p w:rsidR="00C844E7" w:rsidRPr="00D61E81" w:rsidRDefault="00C844E7" w:rsidP="00C844E7">
            <w:pPr>
              <w:pStyle w:val="PHEBodycopy"/>
              <w:spacing w:line="240" w:lineRule="auto"/>
              <w:ind w:right="-72"/>
              <w:jc w:val="center"/>
              <w:rPr>
                <w:rFonts w:cs="Arial"/>
                <w:sz w:val="20"/>
              </w:rPr>
            </w:pPr>
            <w:r w:rsidRPr="00D61E81">
              <w:rPr>
                <w:rFonts w:cs="Arial"/>
                <w:sz w:val="20"/>
              </w:rPr>
              <w:t>Alcohol control and demand reduction policies</w:t>
            </w:r>
          </w:p>
        </w:tc>
        <w:tc>
          <w:tcPr>
            <w:tcW w:w="6866" w:type="dxa"/>
            <w:vAlign w:val="center"/>
          </w:tcPr>
          <w:p w:rsidR="00C844E7" w:rsidRPr="00D61E81" w:rsidRDefault="00C844E7" w:rsidP="00C844E7">
            <w:pPr>
              <w:pStyle w:val="PHEBodycopy"/>
              <w:spacing w:line="240" w:lineRule="auto"/>
              <w:ind w:right="-46"/>
              <w:jc w:val="center"/>
              <w:rPr>
                <w:rFonts w:cs="Arial"/>
                <w:sz w:val="20"/>
              </w:rPr>
            </w:pPr>
            <w:r w:rsidRPr="00D61E81">
              <w:rPr>
                <w:rFonts w:cs="Arial"/>
                <w:sz w:val="20"/>
              </w:rPr>
              <w:t>Specific policy</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A. Taxation and price regulation</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A1. Taxation</w:t>
            </w:r>
          </w:p>
          <w:p w:rsidR="00C844E7" w:rsidRPr="00D61E81" w:rsidRDefault="00C844E7" w:rsidP="00C844E7">
            <w:pPr>
              <w:pStyle w:val="PHEBodycopy"/>
              <w:spacing w:line="240" w:lineRule="auto"/>
              <w:ind w:right="-46"/>
              <w:rPr>
                <w:rFonts w:cs="Arial"/>
                <w:sz w:val="20"/>
              </w:rPr>
            </w:pPr>
            <w:r w:rsidRPr="00D61E81">
              <w:rPr>
                <w:rFonts w:cs="Arial"/>
                <w:sz w:val="20"/>
              </w:rPr>
              <w:t>A2. Minimum pricing</w:t>
            </w:r>
          </w:p>
          <w:p w:rsidR="00C844E7" w:rsidRPr="00D61E81" w:rsidRDefault="00C844E7" w:rsidP="00C844E7">
            <w:pPr>
              <w:pStyle w:val="PHEBodycopy"/>
              <w:spacing w:line="240" w:lineRule="auto"/>
              <w:ind w:right="-46"/>
              <w:rPr>
                <w:rFonts w:cs="Arial"/>
                <w:sz w:val="20"/>
              </w:rPr>
            </w:pPr>
            <w:r w:rsidRPr="00D61E81">
              <w:rPr>
                <w:rFonts w:cs="Arial"/>
                <w:sz w:val="20"/>
              </w:rPr>
              <w:t xml:space="preserve">A3. </w:t>
            </w:r>
            <w:r w:rsidRPr="009E07CB">
              <w:rPr>
                <w:rFonts w:cs="Arial"/>
                <w:sz w:val="20"/>
              </w:rPr>
              <w:t>The relative and combined impact of taxation and other pricing policies</w:t>
            </w:r>
          </w:p>
          <w:p w:rsidR="00C844E7" w:rsidRPr="00D61E81" w:rsidRDefault="00C844E7" w:rsidP="00C844E7">
            <w:pPr>
              <w:pStyle w:val="PHEBodycopy"/>
              <w:spacing w:line="240" w:lineRule="auto"/>
              <w:ind w:right="-46"/>
              <w:rPr>
                <w:rFonts w:cs="Arial"/>
                <w:sz w:val="20"/>
              </w:rPr>
            </w:pPr>
            <w:r w:rsidRPr="00D61E81">
              <w:rPr>
                <w:rFonts w:cs="Arial"/>
                <w:sz w:val="20"/>
              </w:rPr>
              <w:t>A4. Banning the sales of alcohol below</w:t>
            </w:r>
            <w:r>
              <w:rPr>
                <w:rFonts w:cs="Arial"/>
                <w:sz w:val="20"/>
              </w:rPr>
              <w:t xml:space="preserve"> the cost of taxation</w:t>
            </w:r>
          </w:p>
          <w:p w:rsidR="00C844E7" w:rsidRPr="00D61E81" w:rsidRDefault="00C844E7" w:rsidP="00C844E7">
            <w:pPr>
              <w:pStyle w:val="PHEBodycopy"/>
              <w:spacing w:line="240" w:lineRule="auto"/>
              <w:ind w:right="-46"/>
              <w:rPr>
                <w:rFonts w:cs="Arial"/>
                <w:sz w:val="20"/>
              </w:rPr>
            </w:pPr>
            <w:r w:rsidRPr="00D61E81">
              <w:rPr>
                <w:rFonts w:cs="Arial"/>
                <w:sz w:val="20"/>
              </w:rPr>
              <w:t>A5. Bans or restrictions on price promotions</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B. Regulating marketing</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B1. Advertising bans</w:t>
            </w:r>
          </w:p>
          <w:p w:rsidR="00C844E7" w:rsidRPr="00D61E81" w:rsidRDefault="00C844E7" w:rsidP="00C844E7">
            <w:pPr>
              <w:pStyle w:val="PHEBodycopy"/>
              <w:spacing w:line="240" w:lineRule="auto"/>
              <w:ind w:right="-46"/>
              <w:rPr>
                <w:rFonts w:cs="Arial"/>
                <w:sz w:val="20"/>
              </w:rPr>
            </w:pPr>
            <w:r w:rsidRPr="00D61E81">
              <w:rPr>
                <w:rFonts w:cs="Arial"/>
                <w:sz w:val="20"/>
              </w:rPr>
              <w:t xml:space="preserve">B2. Industry self-regulation of </w:t>
            </w:r>
            <w:r>
              <w:rPr>
                <w:rFonts w:cs="Arial"/>
                <w:sz w:val="20"/>
              </w:rPr>
              <w:t xml:space="preserve">alcohol </w:t>
            </w:r>
            <w:r w:rsidRPr="00D61E81">
              <w:rPr>
                <w:rFonts w:cs="Arial"/>
                <w:sz w:val="20"/>
              </w:rPr>
              <w:t xml:space="preserve">marketing </w:t>
            </w:r>
          </w:p>
          <w:p w:rsidR="00C844E7" w:rsidRPr="00D61E81" w:rsidRDefault="00C844E7" w:rsidP="00C844E7">
            <w:pPr>
              <w:pStyle w:val="PHEBodycopy"/>
              <w:spacing w:line="240" w:lineRule="auto"/>
              <w:ind w:right="-46"/>
              <w:rPr>
                <w:rFonts w:cs="Arial"/>
                <w:sz w:val="20"/>
              </w:rPr>
            </w:pPr>
            <w:r w:rsidRPr="00D61E81">
              <w:rPr>
                <w:rFonts w:cs="Arial"/>
                <w:sz w:val="20"/>
              </w:rPr>
              <w:t>B3. Specific actions to protect children from exposure to alcohol marketing</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C. Regulating availability</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C1. Density of alcohol outlets</w:t>
            </w:r>
          </w:p>
          <w:p w:rsidR="00C844E7" w:rsidRPr="00D61E81" w:rsidRDefault="00C844E7" w:rsidP="00C844E7">
            <w:pPr>
              <w:pStyle w:val="PHEBodycopy"/>
              <w:spacing w:line="240" w:lineRule="auto"/>
              <w:ind w:right="-46"/>
              <w:rPr>
                <w:rFonts w:cs="Arial"/>
                <w:sz w:val="20"/>
              </w:rPr>
            </w:pPr>
            <w:r w:rsidRPr="00D61E81">
              <w:rPr>
                <w:rFonts w:cs="Arial"/>
                <w:sz w:val="20"/>
              </w:rPr>
              <w:t>C2. Hours and days of sale</w:t>
            </w:r>
          </w:p>
          <w:p w:rsidR="00C844E7" w:rsidRPr="00D61E81" w:rsidRDefault="00C844E7" w:rsidP="00C844E7">
            <w:pPr>
              <w:pStyle w:val="PHEBodycopy"/>
              <w:spacing w:line="240" w:lineRule="auto"/>
              <w:ind w:right="-46"/>
              <w:rPr>
                <w:rFonts w:cs="Arial"/>
                <w:sz w:val="20"/>
              </w:rPr>
            </w:pPr>
            <w:r w:rsidRPr="00D61E81">
              <w:rPr>
                <w:rFonts w:cs="Arial"/>
                <w:sz w:val="20"/>
              </w:rPr>
              <w:t xml:space="preserve">C3. The responsibility deal pledge to </w:t>
            </w:r>
            <w:r w:rsidRPr="00D61E81">
              <w:rPr>
                <w:rFonts w:cs="Arial"/>
                <w:i/>
                <w:sz w:val="20"/>
              </w:rPr>
              <w:t>“</w:t>
            </w:r>
            <w:r w:rsidRPr="00D61E81">
              <w:rPr>
                <w:rFonts w:cs="Arial"/>
                <w:bCs/>
                <w:i/>
                <w:sz w:val="20"/>
              </w:rPr>
              <w:t>remove 1bn units of alcohol sold annually from the market by”…“improving consumer choice of lower alcohol products”</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D. Providing information and education</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D1. Mass media campaigns which aim to change alcohol consumption</w:t>
            </w:r>
          </w:p>
          <w:p w:rsidR="00C844E7" w:rsidRPr="00D61E81" w:rsidRDefault="00C844E7" w:rsidP="00C844E7">
            <w:pPr>
              <w:pStyle w:val="PHEBodycopy"/>
              <w:spacing w:line="240" w:lineRule="auto"/>
              <w:ind w:right="-46"/>
              <w:rPr>
                <w:rFonts w:cs="Arial"/>
                <w:sz w:val="20"/>
              </w:rPr>
            </w:pPr>
            <w:r w:rsidRPr="00D61E81">
              <w:rPr>
                <w:rFonts w:cs="Arial"/>
                <w:sz w:val="20"/>
              </w:rPr>
              <w:t>D2. Social marketing approaches</w:t>
            </w:r>
          </w:p>
          <w:p w:rsidR="00C844E7" w:rsidRPr="00D61E81" w:rsidRDefault="00C844E7" w:rsidP="00C844E7">
            <w:pPr>
              <w:pStyle w:val="PHEBodycopy"/>
              <w:spacing w:line="240" w:lineRule="auto"/>
              <w:ind w:right="-46"/>
              <w:rPr>
                <w:rFonts w:cs="Arial"/>
                <w:sz w:val="20"/>
              </w:rPr>
            </w:pPr>
            <w:r w:rsidRPr="00D61E81">
              <w:rPr>
                <w:rFonts w:cs="Arial"/>
                <w:sz w:val="20"/>
              </w:rPr>
              <w:t>D3. Social norm approaches</w:t>
            </w:r>
          </w:p>
          <w:p w:rsidR="00C844E7" w:rsidRPr="00D61E81" w:rsidRDefault="00C844E7" w:rsidP="00C844E7">
            <w:pPr>
              <w:pStyle w:val="PHEBodycopy"/>
              <w:spacing w:line="240" w:lineRule="auto"/>
              <w:ind w:right="-46"/>
              <w:rPr>
                <w:rFonts w:cs="Arial"/>
                <w:sz w:val="20"/>
              </w:rPr>
            </w:pPr>
            <w:r w:rsidRPr="00D61E81">
              <w:rPr>
                <w:rFonts w:cs="Arial"/>
                <w:sz w:val="20"/>
              </w:rPr>
              <w:t xml:space="preserve">D4. Alcohol education programmes </w:t>
            </w:r>
          </w:p>
          <w:p w:rsidR="00C844E7" w:rsidRPr="00D61E81" w:rsidRDefault="00C844E7" w:rsidP="00C844E7">
            <w:pPr>
              <w:pStyle w:val="PHEBodycopy"/>
              <w:spacing w:line="240" w:lineRule="auto"/>
              <w:ind w:right="-46"/>
              <w:rPr>
                <w:rFonts w:cs="Arial"/>
                <w:sz w:val="20"/>
              </w:rPr>
            </w:pPr>
            <w:r w:rsidRPr="00D61E81">
              <w:rPr>
                <w:rFonts w:cs="Arial"/>
                <w:sz w:val="20"/>
              </w:rPr>
              <w:t>D5. Labelling of alcoholic beverages</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E. Managing the drinking environment</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E1. Multicomponent community programmes</w:t>
            </w:r>
          </w:p>
          <w:p w:rsidR="00C844E7" w:rsidRPr="00D61E81" w:rsidRDefault="00C844E7" w:rsidP="00C844E7">
            <w:pPr>
              <w:pStyle w:val="PHEBodycopy"/>
              <w:spacing w:line="240" w:lineRule="auto"/>
              <w:ind w:right="-46"/>
              <w:rPr>
                <w:rFonts w:cs="Arial"/>
                <w:sz w:val="20"/>
              </w:rPr>
            </w:pPr>
            <w:r w:rsidRPr="00D61E81">
              <w:rPr>
                <w:rFonts w:cs="Arial"/>
                <w:sz w:val="20"/>
              </w:rPr>
              <w:t>E2. Server training</w:t>
            </w:r>
          </w:p>
          <w:p w:rsidR="00C844E7" w:rsidRPr="00D61E81" w:rsidRDefault="00C844E7" w:rsidP="00C844E7">
            <w:pPr>
              <w:pStyle w:val="PHEBodycopy"/>
              <w:spacing w:line="240" w:lineRule="auto"/>
              <w:ind w:right="-46"/>
              <w:rPr>
                <w:rFonts w:cs="Arial"/>
                <w:sz w:val="20"/>
              </w:rPr>
            </w:pPr>
            <w:r w:rsidRPr="00D61E81">
              <w:rPr>
                <w:rFonts w:cs="Arial"/>
                <w:sz w:val="20"/>
              </w:rPr>
              <w:t>E3. Server liability</w:t>
            </w:r>
          </w:p>
          <w:p w:rsidR="00C844E7" w:rsidRPr="00D61E81" w:rsidRDefault="00C844E7" w:rsidP="00C844E7">
            <w:pPr>
              <w:pStyle w:val="PHEBodycopy"/>
              <w:spacing w:line="240" w:lineRule="auto"/>
              <w:ind w:right="-46"/>
              <w:rPr>
                <w:rFonts w:cs="Arial"/>
                <w:sz w:val="20"/>
              </w:rPr>
            </w:pPr>
            <w:r w:rsidRPr="00D61E81">
              <w:rPr>
                <w:rFonts w:cs="Arial"/>
                <w:sz w:val="20"/>
              </w:rPr>
              <w:t>E4. Replacing glassware with safer alternatives</w:t>
            </w:r>
          </w:p>
          <w:p w:rsidR="00C844E7" w:rsidRPr="00D61E81" w:rsidRDefault="00C844E7" w:rsidP="00C844E7">
            <w:pPr>
              <w:pStyle w:val="PHEBodycopy"/>
              <w:spacing w:line="240" w:lineRule="auto"/>
              <w:ind w:right="-46"/>
              <w:rPr>
                <w:rFonts w:cs="Arial"/>
                <w:sz w:val="20"/>
              </w:rPr>
            </w:pPr>
            <w:r w:rsidRPr="00D61E81">
              <w:rPr>
                <w:rFonts w:cs="Arial"/>
                <w:sz w:val="20"/>
              </w:rPr>
              <w:t>E5. Voluntary removal of the sale of high strength alcohol</w:t>
            </w:r>
          </w:p>
          <w:p w:rsidR="00C844E7" w:rsidRPr="00D61E81" w:rsidRDefault="00C844E7" w:rsidP="00C844E7">
            <w:pPr>
              <w:pStyle w:val="PHEBodycopy"/>
              <w:spacing w:line="240" w:lineRule="auto"/>
              <w:ind w:right="-46"/>
              <w:rPr>
                <w:rFonts w:cs="Arial"/>
                <w:sz w:val="20"/>
              </w:rPr>
            </w:pPr>
            <w:r w:rsidRPr="00D61E81">
              <w:rPr>
                <w:rFonts w:cs="Arial"/>
                <w:sz w:val="20"/>
              </w:rPr>
              <w:t>E6. Policing and enforcement approaches</w:t>
            </w:r>
          </w:p>
          <w:p w:rsidR="00C844E7" w:rsidRPr="00D61E81" w:rsidRDefault="00C844E7" w:rsidP="00C844E7">
            <w:pPr>
              <w:pStyle w:val="PHEBodycopy"/>
              <w:spacing w:line="240" w:lineRule="auto"/>
              <w:ind w:right="-46"/>
              <w:rPr>
                <w:rFonts w:cs="Arial"/>
                <w:sz w:val="20"/>
              </w:rPr>
            </w:pPr>
            <w:r w:rsidRPr="00D61E81">
              <w:rPr>
                <w:rFonts w:cs="Arial"/>
                <w:sz w:val="20"/>
              </w:rPr>
              <w:t>E7. Public drinking bans</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F. Reducing drink-driving</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F1. Blood alcohol concentration limits</w:t>
            </w:r>
          </w:p>
          <w:p w:rsidR="00C844E7" w:rsidRPr="00D61E81" w:rsidRDefault="00C844E7" w:rsidP="00C844E7">
            <w:pPr>
              <w:pStyle w:val="PHEBodycopy"/>
              <w:spacing w:line="240" w:lineRule="auto"/>
              <w:ind w:right="-46"/>
              <w:rPr>
                <w:rFonts w:cs="Arial"/>
                <w:sz w:val="20"/>
              </w:rPr>
            </w:pPr>
            <w:r w:rsidRPr="00D61E81">
              <w:rPr>
                <w:rFonts w:cs="Arial"/>
                <w:sz w:val="20"/>
              </w:rPr>
              <w:t>F2. Breath testing</w:t>
            </w:r>
          </w:p>
          <w:p w:rsidR="00C844E7" w:rsidRPr="00D61E81" w:rsidRDefault="00C844E7" w:rsidP="00C844E7">
            <w:pPr>
              <w:pStyle w:val="PHEBodycopy"/>
              <w:spacing w:line="240" w:lineRule="auto"/>
              <w:ind w:right="-46"/>
              <w:rPr>
                <w:rFonts w:cs="Arial"/>
                <w:sz w:val="20"/>
              </w:rPr>
            </w:pPr>
            <w:r w:rsidRPr="00D61E81">
              <w:rPr>
                <w:rFonts w:cs="Arial"/>
                <w:sz w:val="20"/>
              </w:rPr>
              <w:t>F3. Graduated driver licensing</w:t>
            </w:r>
          </w:p>
          <w:p w:rsidR="00C844E7" w:rsidRPr="00D61E81" w:rsidRDefault="00C844E7" w:rsidP="00C844E7">
            <w:pPr>
              <w:pStyle w:val="PHEBodycopy"/>
              <w:spacing w:line="240" w:lineRule="auto"/>
              <w:ind w:right="-46"/>
              <w:rPr>
                <w:rFonts w:cs="Arial"/>
                <w:sz w:val="20"/>
              </w:rPr>
            </w:pPr>
            <w:r w:rsidRPr="00D61E81">
              <w:rPr>
                <w:rFonts w:cs="Arial"/>
                <w:sz w:val="20"/>
              </w:rPr>
              <w:t>F4. Immediate licence revocation</w:t>
            </w:r>
          </w:p>
          <w:p w:rsidR="00C844E7" w:rsidRPr="00D61E81" w:rsidRDefault="00C844E7" w:rsidP="00C844E7">
            <w:pPr>
              <w:pStyle w:val="PHEBodycopy"/>
              <w:spacing w:line="240" w:lineRule="auto"/>
              <w:ind w:right="-46"/>
              <w:rPr>
                <w:rFonts w:cs="Arial"/>
                <w:sz w:val="20"/>
              </w:rPr>
            </w:pPr>
            <w:r w:rsidRPr="00D61E81">
              <w:rPr>
                <w:rFonts w:cs="Arial"/>
                <w:sz w:val="20"/>
              </w:rPr>
              <w:t>F5. Alcohol ignition interlock devices</w:t>
            </w:r>
          </w:p>
          <w:p w:rsidR="00C844E7" w:rsidRPr="00D61E81" w:rsidRDefault="00C844E7" w:rsidP="00C844E7">
            <w:pPr>
              <w:pStyle w:val="PHEBodycopy"/>
              <w:spacing w:line="240" w:lineRule="auto"/>
              <w:ind w:right="-46"/>
              <w:rPr>
                <w:rFonts w:cs="Arial"/>
                <w:sz w:val="20"/>
              </w:rPr>
            </w:pPr>
            <w:r w:rsidRPr="00D61E81">
              <w:rPr>
                <w:rFonts w:cs="Arial"/>
                <w:sz w:val="20"/>
              </w:rPr>
              <w:t>F6. Preventive education programmes targeting drink-driving offenders</w:t>
            </w:r>
          </w:p>
          <w:p w:rsidR="00C844E7" w:rsidRPr="00D61E81" w:rsidRDefault="00C844E7" w:rsidP="00C844E7">
            <w:pPr>
              <w:pStyle w:val="PHEBodycopy"/>
              <w:spacing w:line="240" w:lineRule="auto"/>
              <w:ind w:right="-46"/>
              <w:rPr>
                <w:rFonts w:cs="Arial"/>
                <w:sz w:val="20"/>
              </w:rPr>
            </w:pPr>
            <w:r w:rsidRPr="00D61E81">
              <w:rPr>
                <w:rFonts w:cs="Arial"/>
                <w:sz w:val="20"/>
              </w:rPr>
              <w:t>F7. Designated driver programmes</w:t>
            </w:r>
          </w:p>
          <w:p w:rsidR="00C844E7" w:rsidRPr="00D61E81" w:rsidRDefault="00C844E7" w:rsidP="00C844E7">
            <w:pPr>
              <w:pStyle w:val="PHEBodycopy"/>
              <w:spacing w:line="240" w:lineRule="auto"/>
              <w:ind w:right="-46"/>
              <w:rPr>
                <w:rFonts w:cs="Arial"/>
                <w:sz w:val="20"/>
              </w:rPr>
            </w:pPr>
            <w:r w:rsidRPr="00D61E81">
              <w:rPr>
                <w:rFonts w:cs="Arial"/>
                <w:sz w:val="20"/>
              </w:rPr>
              <w:t>F8. Mass media campaigns to prevent drink driving</w:t>
            </w:r>
          </w:p>
        </w:tc>
      </w:tr>
      <w:tr w:rsidR="00C844E7" w:rsidRPr="00D61E81" w:rsidTr="00C844E7">
        <w:tc>
          <w:tcPr>
            <w:tcW w:w="2376" w:type="dxa"/>
          </w:tcPr>
          <w:p w:rsidR="00C844E7" w:rsidRPr="00D61E81" w:rsidRDefault="00C844E7" w:rsidP="00C844E7">
            <w:pPr>
              <w:pStyle w:val="PHEBodycopy"/>
              <w:spacing w:line="240" w:lineRule="auto"/>
              <w:ind w:right="-72"/>
              <w:rPr>
                <w:rFonts w:cs="Arial"/>
                <w:sz w:val="20"/>
              </w:rPr>
            </w:pPr>
            <w:r w:rsidRPr="00D61E81">
              <w:rPr>
                <w:rFonts w:cs="Arial"/>
                <w:sz w:val="20"/>
              </w:rPr>
              <w:t>G. Brief interventions and treatment</w:t>
            </w:r>
          </w:p>
        </w:tc>
        <w:tc>
          <w:tcPr>
            <w:tcW w:w="6866" w:type="dxa"/>
          </w:tcPr>
          <w:p w:rsidR="00C844E7" w:rsidRPr="00D61E81" w:rsidRDefault="00C844E7" w:rsidP="00C844E7">
            <w:pPr>
              <w:pStyle w:val="PHEBodycopy"/>
              <w:spacing w:line="240" w:lineRule="auto"/>
              <w:ind w:right="-46"/>
              <w:rPr>
                <w:rFonts w:cs="Arial"/>
                <w:sz w:val="20"/>
              </w:rPr>
            </w:pPr>
            <w:r w:rsidRPr="00D61E81">
              <w:rPr>
                <w:rFonts w:cs="Arial"/>
                <w:sz w:val="20"/>
              </w:rPr>
              <w:t>G1. Identification and brief advice in primary health care</w:t>
            </w:r>
          </w:p>
          <w:p w:rsidR="00C844E7" w:rsidRPr="00D61E81" w:rsidRDefault="00C844E7" w:rsidP="00C844E7">
            <w:pPr>
              <w:pStyle w:val="PHEBodycopy"/>
              <w:spacing w:line="240" w:lineRule="auto"/>
              <w:ind w:right="-46"/>
              <w:rPr>
                <w:rFonts w:cs="Arial"/>
                <w:sz w:val="20"/>
              </w:rPr>
            </w:pPr>
            <w:r w:rsidRPr="00D61E81">
              <w:rPr>
                <w:rFonts w:cs="Arial"/>
                <w:sz w:val="20"/>
              </w:rPr>
              <w:t>G2. Identification and brief advice in emergency departments</w:t>
            </w:r>
          </w:p>
          <w:p w:rsidR="00C844E7" w:rsidRPr="00D61E81" w:rsidRDefault="00C844E7" w:rsidP="00C844E7">
            <w:pPr>
              <w:pStyle w:val="PHEBodycopy"/>
              <w:spacing w:line="240" w:lineRule="auto"/>
              <w:ind w:right="-46"/>
              <w:rPr>
                <w:rFonts w:cs="Arial"/>
                <w:sz w:val="20"/>
              </w:rPr>
            </w:pPr>
            <w:r w:rsidRPr="00D61E81">
              <w:rPr>
                <w:rFonts w:cs="Arial"/>
                <w:sz w:val="20"/>
              </w:rPr>
              <w:t>G3. Identification and brief advice in criminal justice settings</w:t>
            </w:r>
          </w:p>
          <w:p w:rsidR="00C844E7" w:rsidRPr="00D61E81" w:rsidRDefault="00C844E7" w:rsidP="00C844E7">
            <w:pPr>
              <w:pStyle w:val="PHEBodycopy"/>
              <w:spacing w:line="240" w:lineRule="auto"/>
              <w:ind w:right="-46"/>
              <w:rPr>
                <w:rFonts w:cs="Arial"/>
                <w:sz w:val="20"/>
              </w:rPr>
            </w:pPr>
            <w:r w:rsidRPr="00D61E81">
              <w:rPr>
                <w:rFonts w:cs="Arial"/>
                <w:sz w:val="20"/>
              </w:rPr>
              <w:t>G4. Electronic identification and brief advice</w:t>
            </w:r>
          </w:p>
          <w:p w:rsidR="00C844E7" w:rsidRPr="00D61E81" w:rsidRDefault="00C844E7" w:rsidP="00C844E7">
            <w:pPr>
              <w:pStyle w:val="PHEBodycopy"/>
              <w:spacing w:line="240" w:lineRule="auto"/>
              <w:ind w:right="-46"/>
              <w:rPr>
                <w:rFonts w:cs="Arial"/>
                <w:sz w:val="20"/>
              </w:rPr>
            </w:pPr>
            <w:r w:rsidRPr="00D61E81">
              <w:rPr>
                <w:rFonts w:cs="Arial"/>
                <w:sz w:val="20"/>
              </w:rPr>
              <w:t>G5. Identification and brief advice in adolescents</w:t>
            </w:r>
          </w:p>
          <w:p w:rsidR="00C844E7" w:rsidRPr="00D61E81" w:rsidRDefault="00C844E7" w:rsidP="00C844E7">
            <w:pPr>
              <w:pStyle w:val="PHEBodycopy"/>
              <w:spacing w:line="240" w:lineRule="auto"/>
              <w:ind w:right="-46"/>
              <w:rPr>
                <w:rFonts w:cs="Arial"/>
                <w:sz w:val="20"/>
              </w:rPr>
            </w:pPr>
            <w:r w:rsidRPr="00D61E81">
              <w:rPr>
                <w:rFonts w:cs="Arial"/>
                <w:sz w:val="20"/>
              </w:rPr>
              <w:t>G6. Identification and brief advice in sexual health clinics</w:t>
            </w:r>
          </w:p>
          <w:p w:rsidR="00C844E7" w:rsidRPr="00D61E81" w:rsidRDefault="00C844E7" w:rsidP="00C844E7">
            <w:pPr>
              <w:pStyle w:val="PHEBodycopy"/>
              <w:spacing w:line="240" w:lineRule="auto"/>
              <w:ind w:right="-46"/>
              <w:rPr>
                <w:rFonts w:cs="Arial"/>
                <w:sz w:val="20"/>
              </w:rPr>
            </w:pPr>
            <w:r w:rsidRPr="00D61E81">
              <w:rPr>
                <w:rFonts w:cs="Arial"/>
                <w:sz w:val="20"/>
              </w:rPr>
              <w:t>G7. Identification and brief advice in pharmacies</w:t>
            </w:r>
          </w:p>
          <w:p w:rsidR="00C844E7" w:rsidRPr="00D61E81" w:rsidRDefault="00C844E7" w:rsidP="00C844E7">
            <w:pPr>
              <w:pStyle w:val="PHEBodycopy"/>
              <w:spacing w:line="240" w:lineRule="auto"/>
              <w:ind w:right="-46"/>
              <w:rPr>
                <w:rFonts w:cs="Arial"/>
                <w:sz w:val="20"/>
              </w:rPr>
            </w:pPr>
            <w:r w:rsidRPr="00D61E81">
              <w:rPr>
                <w:rFonts w:cs="Arial"/>
                <w:sz w:val="20"/>
              </w:rPr>
              <w:t>G8. Identification and brief advice in the workplace</w:t>
            </w:r>
          </w:p>
          <w:p w:rsidR="00C844E7" w:rsidRPr="00D61E81" w:rsidRDefault="00C844E7" w:rsidP="00C844E7">
            <w:pPr>
              <w:pStyle w:val="PHEBodycopy"/>
              <w:spacing w:line="240" w:lineRule="auto"/>
              <w:ind w:right="-46"/>
              <w:rPr>
                <w:rFonts w:cs="Arial"/>
                <w:sz w:val="20"/>
              </w:rPr>
            </w:pPr>
            <w:r w:rsidRPr="00D61E81">
              <w:rPr>
                <w:rFonts w:cs="Arial"/>
                <w:sz w:val="20"/>
              </w:rPr>
              <w:t>G9. Psychosocial or psychological treatment for alcohol dependence</w:t>
            </w:r>
          </w:p>
          <w:p w:rsidR="00C844E7" w:rsidRPr="00D61E81" w:rsidRDefault="00C844E7" w:rsidP="00C844E7">
            <w:pPr>
              <w:pStyle w:val="PHEBodycopy"/>
              <w:spacing w:line="240" w:lineRule="auto"/>
              <w:ind w:right="-46"/>
              <w:rPr>
                <w:rFonts w:cs="Arial"/>
                <w:sz w:val="20"/>
              </w:rPr>
            </w:pPr>
            <w:r w:rsidRPr="00D61E81">
              <w:rPr>
                <w:rFonts w:cs="Arial"/>
                <w:sz w:val="20"/>
              </w:rPr>
              <w:t>G9. Pharmacological for alcohol dependence</w:t>
            </w:r>
          </w:p>
        </w:tc>
      </w:tr>
    </w:tbl>
    <w:p w:rsidR="00C844E7" w:rsidRPr="00D61E81" w:rsidRDefault="00C844E7" w:rsidP="00C844E7">
      <w:pPr>
        <w:spacing w:line="480" w:lineRule="auto"/>
        <w:rPr>
          <w:rFonts w:ascii="Arial" w:eastAsia="Times New Roman" w:hAnsi="Arial" w:cs="Arial"/>
          <w:color w:val="0070C0"/>
          <w:lang w:eastAsia="en-GB"/>
        </w:rPr>
      </w:pPr>
    </w:p>
    <w:p w:rsidR="00C844E7" w:rsidRPr="00D61E81" w:rsidRDefault="00C844E7" w:rsidP="00C844E7">
      <w:pPr>
        <w:pStyle w:val="PHEFigureschartstitle"/>
        <w:spacing w:line="240" w:lineRule="auto"/>
        <w:rPr>
          <w:rFonts w:cs="Arial"/>
          <w:b w:val="0"/>
          <w:sz w:val="22"/>
          <w:szCs w:val="22"/>
          <w:lang w:eastAsia="en-GB"/>
        </w:rPr>
        <w:sectPr w:rsidR="00C844E7" w:rsidRPr="00D61E81" w:rsidSect="00DD33C0">
          <w:pgSz w:w="11906" w:h="16838"/>
          <w:pgMar w:top="1440" w:right="1440" w:bottom="1440" w:left="1440" w:header="708" w:footer="708" w:gutter="0"/>
          <w:cols w:space="708"/>
          <w:docGrid w:linePitch="360"/>
        </w:sectPr>
      </w:pPr>
    </w:p>
    <w:p w:rsidR="00C844E7" w:rsidRPr="00D61E81" w:rsidRDefault="00C844E7" w:rsidP="00C844E7">
      <w:pPr>
        <w:pStyle w:val="PHEFigureschartstitle"/>
        <w:spacing w:line="240" w:lineRule="auto"/>
        <w:rPr>
          <w:rFonts w:cs="Arial"/>
          <w:b w:val="0"/>
          <w:sz w:val="20"/>
          <w:lang w:eastAsia="en-GB"/>
        </w:rPr>
      </w:pPr>
      <w:r w:rsidRPr="00D61E81">
        <w:rPr>
          <w:rFonts w:cs="Arial"/>
          <w:b w:val="0"/>
          <w:sz w:val="20"/>
          <w:lang w:eastAsia="en-GB"/>
        </w:rPr>
        <w:lastRenderedPageBreak/>
        <w:t>TABLE 2: DATA EXTRACTION TEMPLATE</w:t>
      </w:r>
    </w:p>
    <w:tbl>
      <w:tblPr>
        <w:tblW w:w="4872" w:type="pct"/>
        <w:jc w:val="center"/>
        <w:tblBorders>
          <w:top w:val="single" w:sz="8" w:space="0" w:color="auto"/>
          <w:left w:val="single" w:sz="8" w:space="0" w:color="auto"/>
          <w:bottom w:val="single" w:sz="8" w:space="0" w:color="auto"/>
          <w:right w:val="single" w:sz="8" w:space="0" w:color="auto"/>
        </w:tblBorders>
        <w:shd w:val="clear" w:color="auto" w:fill="F2F2F2" w:themeFill="background1" w:themeFillShade="F2"/>
        <w:tblCellMar>
          <w:left w:w="0" w:type="dxa"/>
          <w:right w:w="0" w:type="dxa"/>
        </w:tblCellMar>
        <w:tblLook w:val="00A0" w:firstRow="1" w:lastRow="0" w:firstColumn="1" w:lastColumn="0" w:noHBand="0" w:noVBand="0"/>
      </w:tblPr>
      <w:tblGrid>
        <w:gridCol w:w="2321"/>
        <w:gridCol w:w="6628"/>
      </w:tblGrid>
      <w:tr w:rsidR="00C844E7" w:rsidRPr="00D61E81" w:rsidTr="00C844E7">
        <w:trPr>
          <w:trHeight w:val="445"/>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DATA ITEM</w:t>
            </w:r>
          </w:p>
        </w:tc>
        <w:tc>
          <w:tcPr>
            <w:tcW w:w="3703"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SUMMARY</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Reference</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Author; article title; journal</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Aims</w:t>
            </w:r>
          </w:p>
        </w:tc>
        <w:tc>
          <w:tcPr>
            <w:tcW w:w="3703" w:type="pct"/>
            <w:shd w:val="clear" w:color="auto" w:fill="auto"/>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As described in the report</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Design/setting</w:t>
            </w:r>
          </w:p>
        </w:tc>
        <w:tc>
          <w:tcPr>
            <w:tcW w:w="3703" w:type="pct"/>
            <w:shd w:val="clear" w:color="auto" w:fill="auto"/>
            <w:tcMar>
              <w:top w:w="15" w:type="dxa"/>
              <w:left w:w="79" w:type="dxa"/>
              <w:bottom w:w="0" w:type="dxa"/>
              <w:right w:w="79" w:type="dxa"/>
            </w:tcMar>
          </w:tcPr>
          <w:p w:rsidR="00C844E7" w:rsidRPr="00D61E81" w:rsidDel="00B01167"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Systematic review, RCT, prospective cohort, case-control, other</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Population</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Participants (including eligibility criteria, case definitions/indication)</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Intervention/exposure</w:t>
            </w:r>
          </w:p>
        </w:tc>
        <w:tc>
          <w:tcPr>
            <w:tcW w:w="3703" w:type="pct"/>
            <w:shd w:val="clear" w:color="auto" w:fill="auto"/>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Intended for each group studied</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Country</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All countries listed</w:t>
            </w:r>
          </w:p>
        </w:tc>
      </w:tr>
      <w:tr w:rsidR="00C844E7" w:rsidRPr="00D61E81" w:rsidTr="00C844E7">
        <w:trPr>
          <w:trHeight w:val="310"/>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Outcome(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sz w:val="20"/>
                <w:szCs w:val="20"/>
              </w:rPr>
            </w:pPr>
            <w:r w:rsidRPr="00D61E81">
              <w:rPr>
                <w:rFonts w:ascii="Arial" w:hAnsi="Arial" w:cs="Arial"/>
                <w:sz w:val="20"/>
                <w:szCs w:val="20"/>
              </w:rPr>
              <w:t>Definition of primary and relevant secondary outcomes</w:t>
            </w:r>
          </w:p>
          <w:p w:rsidR="00C844E7" w:rsidRPr="00D61E81" w:rsidRDefault="00C844E7" w:rsidP="00C844E7">
            <w:pPr>
              <w:pStyle w:val="NoSpacing"/>
              <w:rPr>
                <w:rFonts w:ascii="Arial" w:hAnsi="Arial" w:cs="Arial"/>
                <w:sz w:val="20"/>
                <w:szCs w:val="20"/>
              </w:rPr>
            </w:pPr>
          </w:p>
        </w:tc>
      </w:tr>
      <w:tr w:rsidR="00C844E7" w:rsidRPr="00D61E81" w:rsidTr="00C844E7">
        <w:trPr>
          <w:trHeight w:val="921"/>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Result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numPr>
                <w:ilvl w:val="0"/>
                <w:numId w:val="3"/>
              </w:numPr>
              <w:ind w:left="225" w:hanging="225"/>
              <w:rPr>
                <w:rFonts w:ascii="Arial" w:eastAsiaTheme="majorEastAsia" w:hAnsi="Arial" w:cs="Arial"/>
                <w:bCs/>
                <w:sz w:val="20"/>
                <w:szCs w:val="20"/>
              </w:rPr>
            </w:pPr>
            <w:r w:rsidRPr="00D61E81">
              <w:rPr>
                <w:rFonts w:ascii="Arial" w:hAnsi="Arial" w:cs="Arial"/>
                <w:sz w:val="20"/>
                <w:szCs w:val="20"/>
              </w:rPr>
              <w:t>Number of participants randomised or allocated</w:t>
            </w:r>
          </w:p>
          <w:p w:rsidR="00C844E7" w:rsidRPr="00D61E81" w:rsidRDefault="00C844E7" w:rsidP="00C844E7">
            <w:pPr>
              <w:pStyle w:val="NoSpacing"/>
              <w:numPr>
                <w:ilvl w:val="0"/>
                <w:numId w:val="3"/>
              </w:numPr>
              <w:ind w:left="225" w:hanging="225"/>
              <w:rPr>
                <w:rFonts w:ascii="Arial" w:eastAsiaTheme="majorEastAsia" w:hAnsi="Arial" w:cs="Arial"/>
                <w:bCs/>
                <w:sz w:val="20"/>
                <w:szCs w:val="20"/>
              </w:rPr>
            </w:pPr>
            <w:r w:rsidRPr="00D61E81">
              <w:rPr>
                <w:rFonts w:ascii="Arial" w:hAnsi="Arial" w:cs="Arial"/>
                <w:sz w:val="20"/>
                <w:szCs w:val="20"/>
              </w:rPr>
              <w:t>Results on primary outcome (effect size estimate and precision)</w:t>
            </w:r>
          </w:p>
          <w:p w:rsidR="00C844E7" w:rsidRPr="00D61E81" w:rsidRDefault="00C844E7" w:rsidP="00C844E7">
            <w:pPr>
              <w:pStyle w:val="NoSpacing"/>
              <w:numPr>
                <w:ilvl w:val="0"/>
                <w:numId w:val="3"/>
              </w:numPr>
              <w:ind w:left="225" w:hanging="225"/>
              <w:rPr>
                <w:rFonts w:ascii="Arial" w:eastAsiaTheme="majorEastAsia" w:hAnsi="Arial" w:cs="Arial"/>
                <w:bCs/>
                <w:sz w:val="20"/>
                <w:szCs w:val="20"/>
              </w:rPr>
            </w:pPr>
            <w:r w:rsidRPr="00D61E81">
              <w:rPr>
                <w:rFonts w:ascii="Arial" w:hAnsi="Arial" w:cs="Arial"/>
                <w:sz w:val="20"/>
                <w:szCs w:val="20"/>
              </w:rPr>
              <w:t>Summary of sensitivity and relevant sub-group analyses</w:t>
            </w:r>
          </w:p>
          <w:p w:rsidR="00C844E7" w:rsidRPr="00D61E81" w:rsidRDefault="00C844E7" w:rsidP="00C844E7">
            <w:pPr>
              <w:pStyle w:val="NoSpacing"/>
              <w:numPr>
                <w:ilvl w:val="0"/>
                <w:numId w:val="3"/>
              </w:numPr>
              <w:ind w:left="225" w:hanging="225"/>
              <w:rPr>
                <w:rFonts w:ascii="Arial" w:eastAsiaTheme="majorEastAsia" w:hAnsi="Arial" w:cs="Arial"/>
                <w:bCs/>
                <w:sz w:val="20"/>
                <w:szCs w:val="20"/>
              </w:rPr>
            </w:pPr>
            <w:r w:rsidRPr="00D61E81">
              <w:rPr>
                <w:rFonts w:ascii="Arial" w:hAnsi="Arial" w:cs="Arial"/>
                <w:sz w:val="20"/>
                <w:szCs w:val="20"/>
              </w:rPr>
              <w:t>Summary of relevant synthesis (e.g. consistency in meta-analysis)</w:t>
            </w:r>
          </w:p>
        </w:tc>
      </w:tr>
      <w:tr w:rsidR="00C844E7" w:rsidRPr="00D61E81" w:rsidTr="00C844E7">
        <w:trPr>
          <w:trHeight w:val="230"/>
          <w:jc w:val="center"/>
        </w:trPr>
        <w:tc>
          <w:tcPr>
            <w:tcW w:w="1297" w:type="pct"/>
            <w:shd w:val="clear" w:color="auto" w:fill="F2F2F2" w:themeFill="background1" w:themeFillShade="F2"/>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Conclusions</w:t>
            </w:r>
          </w:p>
        </w:tc>
        <w:tc>
          <w:tcPr>
            <w:tcW w:w="3703" w:type="pct"/>
            <w:shd w:val="clear" w:color="auto" w:fill="auto"/>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sz w:val="20"/>
                <w:szCs w:val="20"/>
              </w:rPr>
            </w:pPr>
            <w:r w:rsidRPr="00D61E81">
              <w:rPr>
                <w:rFonts w:ascii="Arial" w:hAnsi="Arial" w:cs="Arial"/>
                <w:sz w:val="20"/>
                <w:szCs w:val="20"/>
              </w:rPr>
              <w:t>Summary of conclusions as stated</w:t>
            </w:r>
          </w:p>
        </w:tc>
      </w:tr>
      <w:tr w:rsidR="00C844E7" w:rsidRPr="00D61E81" w:rsidTr="00C844E7">
        <w:trPr>
          <w:trHeight w:val="567"/>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hAnsi="Arial" w:cs="Arial"/>
                <w:sz w:val="20"/>
                <w:szCs w:val="20"/>
              </w:rPr>
            </w:pPr>
          </w:p>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Strength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numPr>
                <w:ilvl w:val="0"/>
                <w:numId w:val="4"/>
              </w:numPr>
              <w:ind w:left="225" w:hanging="225"/>
              <w:rPr>
                <w:rFonts w:ascii="Arial" w:eastAsiaTheme="majorEastAsia" w:hAnsi="Arial" w:cs="Arial"/>
                <w:bCs/>
                <w:sz w:val="20"/>
                <w:szCs w:val="20"/>
              </w:rPr>
            </w:pPr>
            <w:r w:rsidRPr="00D61E81">
              <w:rPr>
                <w:rFonts w:ascii="Arial" w:hAnsi="Arial" w:cs="Arial"/>
                <w:sz w:val="20"/>
                <w:szCs w:val="20"/>
              </w:rPr>
              <w:t>Summary of study strengths as stated</w:t>
            </w:r>
          </w:p>
          <w:p w:rsidR="00C844E7" w:rsidRPr="00D61E81" w:rsidRDefault="00C844E7" w:rsidP="00C844E7">
            <w:pPr>
              <w:pStyle w:val="NoSpacing"/>
              <w:numPr>
                <w:ilvl w:val="0"/>
                <w:numId w:val="4"/>
              </w:numPr>
              <w:ind w:left="225" w:hanging="225"/>
              <w:rPr>
                <w:rFonts w:ascii="Arial" w:eastAsiaTheme="majorEastAsia" w:hAnsi="Arial" w:cs="Arial"/>
                <w:bCs/>
                <w:sz w:val="20"/>
                <w:szCs w:val="20"/>
              </w:rPr>
            </w:pPr>
            <w:r w:rsidRPr="00D61E81">
              <w:rPr>
                <w:rFonts w:ascii="Arial" w:hAnsi="Arial" w:cs="Arial"/>
                <w:sz w:val="20"/>
                <w:szCs w:val="20"/>
              </w:rPr>
              <w:t>Evaluation of strengths relating to design, population, attrition, bias</w:t>
            </w:r>
          </w:p>
        </w:tc>
      </w:tr>
      <w:tr w:rsidR="00C844E7" w:rsidRPr="00D61E81" w:rsidTr="00C844E7">
        <w:trPr>
          <w:trHeight w:val="445"/>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Limitation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numPr>
                <w:ilvl w:val="0"/>
                <w:numId w:val="4"/>
              </w:numPr>
              <w:ind w:left="225" w:hanging="225"/>
              <w:rPr>
                <w:rFonts w:ascii="Arial" w:eastAsiaTheme="majorEastAsia" w:hAnsi="Arial" w:cs="Arial"/>
                <w:bCs/>
                <w:sz w:val="20"/>
                <w:szCs w:val="20"/>
              </w:rPr>
            </w:pPr>
            <w:r w:rsidRPr="00D61E81">
              <w:rPr>
                <w:rFonts w:ascii="Arial" w:hAnsi="Arial" w:cs="Arial"/>
                <w:sz w:val="20"/>
                <w:szCs w:val="20"/>
              </w:rPr>
              <w:t>Summary of study limitations as stated</w:t>
            </w:r>
          </w:p>
          <w:p w:rsidR="00C844E7" w:rsidRPr="00D61E81" w:rsidRDefault="00C844E7" w:rsidP="00C844E7">
            <w:pPr>
              <w:pStyle w:val="NoSpacing"/>
              <w:numPr>
                <w:ilvl w:val="0"/>
                <w:numId w:val="5"/>
              </w:numPr>
              <w:ind w:left="225" w:hanging="225"/>
              <w:rPr>
                <w:rFonts w:ascii="Arial" w:eastAsiaTheme="majorEastAsia" w:hAnsi="Arial" w:cs="Arial"/>
                <w:bCs/>
                <w:sz w:val="20"/>
                <w:szCs w:val="20"/>
              </w:rPr>
            </w:pPr>
            <w:r w:rsidRPr="00D61E81">
              <w:rPr>
                <w:rFonts w:ascii="Arial" w:hAnsi="Arial" w:cs="Arial"/>
                <w:sz w:val="20"/>
                <w:szCs w:val="20"/>
              </w:rPr>
              <w:t>Evaluation of limitations relating to design, population, attrition, bias</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Inequalitie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 xml:space="preserve">Summary of differential effects across groups as defined by the </w:t>
            </w:r>
            <w:r w:rsidRPr="00D61E81">
              <w:rPr>
                <w:rFonts w:ascii="Arial" w:hAnsi="Arial" w:cs="Arial"/>
                <w:i/>
                <w:sz w:val="20"/>
                <w:szCs w:val="20"/>
              </w:rPr>
              <w:t>Equalities Act 2010</w:t>
            </w:r>
          </w:p>
        </w:tc>
      </w:tr>
      <w:tr w:rsidR="00C844E7" w:rsidRPr="00D61E81" w:rsidTr="00C844E7">
        <w:trPr>
          <w:trHeight w:val="222"/>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Costs</w:t>
            </w:r>
          </w:p>
        </w:tc>
        <w:tc>
          <w:tcPr>
            <w:tcW w:w="3703" w:type="pct"/>
            <w:shd w:val="clear" w:color="auto" w:fill="auto"/>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Summary of intervention costs and cost-effectiveness</w:t>
            </w:r>
          </w:p>
        </w:tc>
      </w:tr>
      <w:tr w:rsidR="00C844E7" w:rsidRPr="00D61E81" w:rsidTr="00C844E7">
        <w:trPr>
          <w:trHeight w:val="308"/>
          <w:jc w:val="center"/>
        </w:trPr>
        <w:tc>
          <w:tcPr>
            <w:tcW w:w="1297" w:type="pct"/>
            <w:shd w:val="clear" w:color="auto" w:fill="F2F2F2" w:themeFill="background1" w:themeFillShade="F2"/>
            <w:tcMar>
              <w:top w:w="15" w:type="dxa"/>
              <w:left w:w="79" w:type="dxa"/>
              <w:bottom w:w="0" w:type="dxa"/>
              <w:right w:w="79" w:type="dxa"/>
            </w:tcMar>
            <w:hideMark/>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Recommendations</w:t>
            </w:r>
          </w:p>
        </w:tc>
        <w:tc>
          <w:tcPr>
            <w:tcW w:w="3703" w:type="pct"/>
            <w:shd w:val="clear" w:color="auto" w:fill="auto"/>
            <w:tcMar>
              <w:top w:w="15" w:type="dxa"/>
              <w:left w:w="79" w:type="dxa"/>
              <w:bottom w:w="0" w:type="dxa"/>
              <w:right w:w="79" w:type="dxa"/>
            </w:tcMar>
          </w:tcPr>
          <w:p w:rsidR="00C844E7" w:rsidRPr="00D61E81" w:rsidRDefault="00C844E7" w:rsidP="00C844E7">
            <w:pPr>
              <w:pStyle w:val="NoSpacing"/>
              <w:rPr>
                <w:rFonts w:ascii="Arial" w:eastAsiaTheme="majorEastAsia" w:hAnsi="Arial" w:cs="Arial"/>
                <w:bCs/>
                <w:color w:val="4F81BD" w:themeColor="accent1"/>
                <w:sz w:val="20"/>
                <w:szCs w:val="20"/>
              </w:rPr>
            </w:pPr>
            <w:r w:rsidRPr="00D61E81">
              <w:rPr>
                <w:rFonts w:ascii="Arial" w:hAnsi="Arial" w:cs="Arial"/>
                <w:sz w:val="20"/>
                <w:szCs w:val="20"/>
              </w:rPr>
              <w:t>As described in report</w:t>
            </w:r>
          </w:p>
        </w:tc>
      </w:tr>
    </w:tbl>
    <w:p w:rsidR="00C844E7" w:rsidRPr="00D61E81" w:rsidRDefault="00C844E7" w:rsidP="00C844E7">
      <w:pPr>
        <w:pStyle w:val="PHEFigureschartstitle"/>
        <w:spacing w:line="480" w:lineRule="auto"/>
        <w:rPr>
          <w:rFonts w:cs="Arial"/>
          <w:sz w:val="22"/>
          <w:szCs w:val="22"/>
        </w:rPr>
      </w:pPr>
    </w:p>
    <w:p w:rsidR="00C844E7" w:rsidRPr="00D61E81" w:rsidRDefault="00C844E7" w:rsidP="00C844E7">
      <w:pPr>
        <w:pStyle w:val="PHEFigureschartstitle"/>
        <w:spacing w:line="240" w:lineRule="auto"/>
        <w:rPr>
          <w:rFonts w:cs="Arial"/>
          <w:b w:val="0"/>
          <w:sz w:val="22"/>
          <w:szCs w:val="22"/>
        </w:rPr>
      </w:pPr>
    </w:p>
    <w:p w:rsidR="00C844E7" w:rsidRPr="00D61E81" w:rsidRDefault="00C844E7" w:rsidP="00C844E7">
      <w:pPr>
        <w:pStyle w:val="PHEFigureschartstitle"/>
        <w:spacing w:line="240" w:lineRule="auto"/>
        <w:rPr>
          <w:rFonts w:cs="Arial"/>
          <w:b w:val="0"/>
          <w:sz w:val="22"/>
          <w:szCs w:val="22"/>
        </w:rPr>
        <w:sectPr w:rsidR="00C844E7" w:rsidRPr="00D61E81" w:rsidSect="00DD33C0">
          <w:pgSz w:w="11906" w:h="16838"/>
          <w:pgMar w:top="1440" w:right="1440" w:bottom="1440" w:left="1440" w:header="708" w:footer="708" w:gutter="0"/>
          <w:cols w:space="708"/>
          <w:docGrid w:linePitch="360"/>
        </w:sectPr>
      </w:pPr>
    </w:p>
    <w:p w:rsidR="00C844E7" w:rsidRPr="00D61E81" w:rsidRDefault="00C844E7" w:rsidP="00C844E7">
      <w:pPr>
        <w:pStyle w:val="PHEFigureschartstitle"/>
        <w:spacing w:line="240" w:lineRule="auto"/>
        <w:rPr>
          <w:rFonts w:cs="Arial"/>
          <w:b w:val="0"/>
          <w:sz w:val="20"/>
        </w:rPr>
      </w:pPr>
      <w:r w:rsidRPr="00D61E81">
        <w:rPr>
          <w:rFonts w:cs="Arial"/>
          <w:b w:val="0"/>
          <w:sz w:val="20"/>
        </w:rPr>
        <w:lastRenderedPageBreak/>
        <w:t>TABLE 3: THE GRADING OF RECOMMENDATIONS ASSESSMENT, DEVELOPMENT AND EVALUATION</w:t>
      </w:r>
    </w:p>
    <w:tbl>
      <w:tblPr>
        <w:tblStyle w:val="TableGrid"/>
        <w:tblW w:w="0" w:type="auto"/>
        <w:tblLook w:val="04A0" w:firstRow="1" w:lastRow="0" w:firstColumn="1" w:lastColumn="0" w:noHBand="0" w:noVBand="1"/>
      </w:tblPr>
      <w:tblGrid>
        <w:gridCol w:w="2093"/>
        <w:gridCol w:w="7149"/>
      </w:tblGrid>
      <w:tr w:rsidR="00C844E7" w:rsidRPr="00D61E81" w:rsidTr="00C844E7">
        <w:trPr>
          <w:trHeight w:val="506"/>
        </w:trPr>
        <w:tc>
          <w:tcPr>
            <w:tcW w:w="2093"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Very low quality</w:t>
            </w:r>
          </w:p>
        </w:tc>
        <w:tc>
          <w:tcPr>
            <w:tcW w:w="7149"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Any estimate of effect is very uncertain</w:t>
            </w:r>
          </w:p>
        </w:tc>
      </w:tr>
      <w:tr w:rsidR="00C844E7" w:rsidRPr="00D61E81" w:rsidTr="00C844E7">
        <w:trPr>
          <w:trHeight w:val="506"/>
        </w:trPr>
        <w:tc>
          <w:tcPr>
            <w:tcW w:w="2093"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Low quality</w:t>
            </w:r>
          </w:p>
        </w:tc>
        <w:tc>
          <w:tcPr>
            <w:tcW w:w="7149"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Further research is very likely to have an important impact on our confidence in the estimate of effect and is likely to change the estimate</w:t>
            </w:r>
          </w:p>
        </w:tc>
      </w:tr>
      <w:tr w:rsidR="00C844E7" w:rsidRPr="00D61E81" w:rsidTr="00C844E7">
        <w:trPr>
          <w:trHeight w:val="506"/>
        </w:trPr>
        <w:tc>
          <w:tcPr>
            <w:tcW w:w="2093"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Moderate quality</w:t>
            </w:r>
          </w:p>
        </w:tc>
        <w:tc>
          <w:tcPr>
            <w:tcW w:w="7149"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Further research is likely to have an important impact on our confidence in the estimate of effect and may change the estimate</w:t>
            </w:r>
          </w:p>
        </w:tc>
      </w:tr>
      <w:tr w:rsidR="00C844E7" w:rsidRPr="00D61E81" w:rsidTr="00C844E7">
        <w:trPr>
          <w:trHeight w:val="506"/>
        </w:trPr>
        <w:tc>
          <w:tcPr>
            <w:tcW w:w="2093"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High quality</w:t>
            </w:r>
          </w:p>
        </w:tc>
        <w:tc>
          <w:tcPr>
            <w:tcW w:w="7149" w:type="dxa"/>
            <w:vAlign w:val="center"/>
          </w:tcPr>
          <w:p w:rsidR="00C844E7" w:rsidRPr="00D61E81" w:rsidRDefault="00C844E7" w:rsidP="00C844E7">
            <w:pPr>
              <w:pStyle w:val="PHEFigureschartstitle"/>
              <w:spacing w:line="240" w:lineRule="auto"/>
              <w:jc w:val="center"/>
              <w:rPr>
                <w:rFonts w:cs="Arial"/>
                <w:b w:val="0"/>
                <w:sz w:val="20"/>
              </w:rPr>
            </w:pPr>
            <w:r w:rsidRPr="00D61E81">
              <w:rPr>
                <w:rFonts w:cs="Arial"/>
                <w:b w:val="0"/>
                <w:sz w:val="20"/>
              </w:rPr>
              <w:t>Further research is very unlikely to change our confidence in the estimate of effect</w:t>
            </w:r>
          </w:p>
        </w:tc>
      </w:tr>
    </w:tbl>
    <w:p w:rsidR="00C844E7" w:rsidRPr="00D61E81" w:rsidRDefault="00C844E7" w:rsidP="00C844E7">
      <w:pPr>
        <w:pStyle w:val="PHEFigureschartstitle"/>
        <w:spacing w:line="480" w:lineRule="auto"/>
        <w:rPr>
          <w:rFonts w:cs="Arial"/>
          <w:b w:val="0"/>
          <w:sz w:val="22"/>
          <w:szCs w:val="22"/>
        </w:rPr>
      </w:pPr>
    </w:p>
    <w:p w:rsidR="007959AC" w:rsidRPr="00D61E81" w:rsidRDefault="007959AC">
      <w:pPr>
        <w:rPr>
          <w:rFonts w:ascii="Arial" w:hAnsi="Arial" w:cs="Arial"/>
        </w:rPr>
      </w:pPr>
    </w:p>
    <w:sectPr w:rsidR="007959AC" w:rsidRPr="00D61E81" w:rsidSect="00C844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10312"/>
    <w:multiLevelType w:val="hybridMultilevel"/>
    <w:tmpl w:val="003A1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393F78"/>
    <w:multiLevelType w:val="hybridMultilevel"/>
    <w:tmpl w:val="41D27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990CBE"/>
    <w:multiLevelType w:val="hybridMultilevel"/>
    <w:tmpl w:val="3B22F27E"/>
    <w:lvl w:ilvl="0" w:tplc="04090001">
      <w:start w:val="1"/>
      <w:numFmt w:val="bullet"/>
      <w:lvlText w:val=""/>
      <w:lvlJc w:val="left"/>
      <w:pPr>
        <w:ind w:left="720" w:hanging="360"/>
      </w:pPr>
      <w:rPr>
        <w:rFonts w:ascii="Symbol" w:hAnsi="Symbol" w:hint="default"/>
      </w:rPr>
    </w:lvl>
    <w:lvl w:ilvl="1" w:tplc="4BD20D66">
      <w:numFmt w:val="bullet"/>
      <w:lvlText w:val="-"/>
      <w:lvlJc w:val="left"/>
      <w:pPr>
        <w:ind w:left="1764" w:hanging="684"/>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496EEE"/>
    <w:multiLevelType w:val="hybridMultilevel"/>
    <w:tmpl w:val="D472A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D5F2A0A"/>
    <w:multiLevelType w:val="hybridMultilevel"/>
    <w:tmpl w:val="E7DEDA8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6F278A1"/>
    <w:multiLevelType w:val="hybridMultilevel"/>
    <w:tmpl w:val="0E1A4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90E5093"/>
    <w:multiLevelType w:val="hybridMultilevel"/>
    <w:tmpl w:val="B17C9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97267D3"/>
    <w:multiLevelType w:val="hybridMultilevel"/>
    <w:tmpl w:val="8BD4A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AEA2EB7"/>
    <w:multiLevelType w:val="hybridMultilevel"/>
    <w:tmpl w:val="CE3A263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2"/>
  </w:num>
  <w:num w:numId="5">
    <w:abstractNumId w:val="1"/>
  </w:num>
  <w:num w:numId="6">
    <w:abstractNumId w:val="5"/>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1E81"/>
    <w:rsid w:val="00026B1D"/>
    <w:rsid w:val="00034F52"/>
    <w:rsid w:val="000C3B9A"/>
    <w:rsid w:val="000E26A1"/>
    <w:rsid w:val="000F1A06"/>
    <w:rsid w:val="000F7FC8"/>
    <w:rsid w:val="00100240"/>
    <w:rsid w:val="0019781F"/>
    <w:rsid w:val="001C6CA5"/>
    <w:rsid w:val="001E27EF"/>
    <w:rsid w:val="001F3663"/>
    <w:rsid w:val="00221637"/>
    <w:rsid w:val="002930C2"/>
    <w:rsid w:val="002A3257"/>
    <w:rsid w:val="002A515B"/>
    <w:rsid w:val="002F1F60"/>
    <w:rsid w:val="00317718"/>
    <w:rsid w:val="00355DC4"/>
    <w:rsid w:val="003875CF"/>
    <w:rsid w:val="0039115E"/>
    <w:rsid w:val="003A49B7"/>
    <w:rsid w:val="003B5650"/>
    <w:rsid w:val="00400C27"/>
    <w:rsid w:val="004077DB"/>
    <w:rsid w:val="004131B3"/>
    <w:rsid w:val="00414FE1"/>
    <w:rsid w:val="004316CC"/>
    <w:rsid w:val="00444A87"/>
    <w:rsid w:val="00463805"/>
    <w:rsid w:val="00465A89"/>
    <w:rsid w:val="00476526"/>
    <w:rsid w:val="004844E7"/>
    <w:rsid w:val="004A5D19"/>
    <w:rsid w:val="004B1C27"/>
    <w:rsid w:val="004C5D62"/>
    <w:rsid w:val="004C7355"/>
    <w:rsid w:val="004D17B0"/>
    <w:rsid w:val="00513FDC"/>
    <w:rsid w:val="00521298"/>
    <w:rsid w:val="00524C78"/>
    <w:rsid w:val="0054036D"/>
    <w:rsid w:val="005474E4"/>
    <w:rsid w:val="00550309"/>
    <w:rsid w:val="005841C7"/>
    <w:rsid w:val="005A41F7"/>
    <w:rsid w:val="005A7AB6"/>
    <w:rsid w:val="005B29DF"/>
    <w:rsid w:val="005B51D5"/>
    <w:rsid w:val="005D118B"/>
    <w:rsid w:val="005F5E2C"/>
    <w:rsid w:val="00611BA4"/>
    <w:rsid w:val="006504F8"/>
    <w:rsid w:val="00654115"/>
    <w:rsid w:val="0066205A"/>
    <w:rsid w:val="00680CCE"/>
    <w:rsid w:val="0068431E"/>
    <w:rsid w:val="006962D2"/>
    <w:rsid w:val="006C7660"/>
    <w:rsid w:val="006D00FC"/>
    <w:rsid w:val="006D726E"/>
    <w:rsid w:val="00704CE5"/>
    <w:rsid w:val="00706732"/>
    <w:rsid w:val="007427DC"/>
    <w:rsid w:val="007463F9"/>
    <w:rsid w:val="00753AFE"/>
    <w:rsid w:val="00756C25"/>
    <w:rsid w:val="0076584C"/>
    <w:rsid w:val="00776594"/>
    <w:rsid w:val="0078449E"/>
    <w:rsid w:val="007959AC"/>
    <w:rsid w:val="007B4BD2"/>
    <w:rsid w:val="007C0E12"/>
    <w:rsid w:val="007C3189"/>
    <w:rsid w:val="007D6071"/>
    <w:rsid w:val="007E02AE"/>
    <w:rsid w:val="007E2981"/>
    <w:rsid w:val="007E650B"/>
    <w:rsid w:val="007E7591"/>
    <w:rsid w:val="00831B99"/>
    <w:rsid w:val="008335EA"/>
    <w:rsid w:val="00842B82"/>
    <w:rsid w:val="00871854"/>
    <w:rsid w:val="008801B4"/>
    <w:rsid w:val="00880F46"/>
    <w:rsid w:val="008D4B1C"/>
    <w:rsid w:val="009406EB"/>
    <w:rsid w:val="009436BC"/>
    <w:rsid w:val="00943E50"/>
    <w:rsid w:val="009571B4"/>
    <w:rsid w:val="00964BBA"/>
    <w:rsid w:val="00965747"/>
    <w:rsid w:val="00984B92"/>
    <w:rsid w:val="00985716"/>
    <w:rsid w:val="009A4FEB"/>
    <w:rsid w:val="009A5C60"/>
    <w:rsid w:val="009B219D"/>
    <w:rsid w:val="009C55F8"/>
    <w:rsid w:val="009E065B"/>
    <w:rsid w:val="009E07CB"/>
    <w:rsid w:val="00A024BB"/>
    <w:rsid w:val="00A03DC2"/>
    <w:rsid w:val="00A044FC"/>
    <w:rsid w:val="00A11817"/>
    <w:rsid w:val="00A14B02"/>
    <w:rsid w:val="00A230D9"/>
    <w:rsid w:val="00A32247"/>
    <w:rsid w:val="00A80445"/>
    <w:rsid w:val="00AA4D9F"/>
    <w:rsid w:val="00AB122C"/>
    <w:rsid w:val="00AC573D"/>
    <w:rsid w:val="00AE2E5D"/>
    <w:rsid w:val="00B04FC0"/>
    <w:rsid w:val="00B12C26"/>
    <w:rsid w:val="00B33B63"/>
    <w:rsid w:val="00B610B7"/>
    <w:rsid w:val="00B64161"/>
    <w:rsid w:val="00B65080"/>
    <w:rsid w:val="00B818E7"/>
    <w:rsid w:val="00BC6A00"/>
    <w:rsid w:val="00BD36DF"/>
    <w:rsid w:val="00C227AC"/>
    <w:rsid w:val="00C31D67"/>
    <w:rsid w:val="00C40D87"/>
    <w:rsid w:val="00C51187"/>
    <w:rsid w:val="00C5633D"/>
    <w:rsid w:val="00C80CC3"/>
    <w:rsid w:val="00C844E7"/>
    <w:rsid w:val="00C8775B"/>
    <w:rsid w:val="00C96452"/>
    <w:rsid w:val="00CC3218"/>
    <w:rsid w:val="00CC74C0"/>
    <w:rsid w:val="00CE39D2"/>
    <w:rsid w:val="00CF3BCD"/>
    <w:rsid w:val="00CF4E3D"/>
    <w:rsid w:val="00D00118"/>
    <w:rsid w:val="00D2047E"/>
    <w:rsid w:val="00D61E81"/>
    <w:rsid w:val="00D6554B"/>
    <w:rsid w:val="00D8549B"/>
    <w:rsid w:val="00D96607"/>
    <w:rsid w:val="00DB263B"/>
    <w:rsid w:val="00DC3A0B"/>
    <w:rsid w:val="00DD33C0"/>
    <w:rsid w:val="00DE5C79"/>
    <w:rsid w:val="00E001AD"/>
    <w:rsid w:val="00E01DD6"/>
    <w:rsid w:val="00E06074"/>
    <w:rsid w:val="00E07D6A"/>
    <w:rsid w:val="00E35E4F"/>
    <w:rsid w:val="00E41C66"/>
    <w:rsid w:val="00E90254"/>
    <w:rsid w:val="00E971E8"/>
    <w:rsid w:val="00EB4A74"/>
    <w:rsid w:val="00EC7160"/>
    <w:rsid w:val="00ED1EC6"/>
    <w:rsid w:val="00ED2D71"/>
    <w:rsid w:val="00F01DF8"/>
    <w:rsid w:val="00F06AA9"/>
    <w:rsid w:val="00F41B29"/>
    <w:rsid w:val="00F471EE"/>
    <w:rsid w:val="00F6502C"/>
    <w:rsid w:val="00F766FE"/>
    <w:rsid w:val="00F93F87"/>
    <w:rsid w:val="00FA2A3E"/>
    <w:rsid w:val="00FB4EFE"/>
    <w:rsid w:val="00FC085E"/>
    <w:rsid w:val="00FC6061"/>
    <w:rsid w:val="00FE10DC"/>
    <w:rsid w:val="00FF4CA3"/>
    <w:rsid w:val="00FF68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E81"/>
  </w:style>
  <w:style w:type="paragraph" w:styleId="Heading2">
    <w:name w:val="heading 2"/>
    <w:basedOn w:val="Normal"/>
    <w:next w:val="Normal"/>
    <w:link w:val="Heading2Char"/>
    <w:qFormat/>
    <w:rsid w:val="00D61E8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61E81"/>
    <w:rPr>
      <w:rFonts w:ascii="Times New Roman" w:eastAsia="Times New Roman" w:hAnsi="Times New Roman" w:cs="Times New Roman"/>
      <w:b/>
      <w:bCs/>
      <w:color w:val="000000"/>
      <w:kern w:val="28"/>
      <w:sz w:val="24"/>
      <w:szCs w:val="24"/>
      <w:lang w:val="en-CA" w:eastAsia="en-CA"/>
    </w:rPr>
  </w:style>
  <w:style w:type="character" w:styleId="CommentReference">
    <w:name w:val="annotation reference"/>
    <w:basedOn w:val="DefaultParagraphFont"/>
    <w:uiPriority w:val="99"/>
    <w:semiHidden/>
    <w:unhideWhenUsed/>
    <w:rsid w:val="00D61E81"/>
    <w:rPr>
      <w:sz w:val="16"/>
      <w:szCs w:val="16"/>
    </w:rPr>
  </w:style>
  <w:style w:type="paragraph" w:styleId="CommentText">
    <w:name w:val="annotation text"/>
    <w:basedOn w:val="Normal"/>
    <w:link w:val="CommentTextChar"/>
    <w:uiPriority w:val="99"/>
    <w:unhideWhenUsed/>
    <w:rsid w:val="00D61E81"/>
    <w:pPr>
      <w:spacing w:after="0" w:line="240" w:lineRule="auto"/>
    </w:pPr>
    <w:rPr>
      <w:rFonts w:ascii="Calibri" w:hAnsi="Calibri" w:cs="Times New Roman"/>
      <w:sz w:val="20"/>
      <w:szCs w:val="20"/>
    </w:rPr>
  </w:style>
  <w:style w:type="character" w:customStyle="1" w:styleId="CommentTextChar">
    <w:name w:val="Comment Text Char"/>
    <w:basedOn w:val="DefaultParagraphFont"/>
    <w:link w:val="CommentText"/>
    <w:uiPriority w:val="99"/>
    <w:rsid w:val="00D61E81"/>
    <w:rPr>
      <w:rFonts w:ascii="Calibri" w:hAnsi="Calibri" w:cs="Times New Roman"/>
      <w:sz w:val="20"/>
      <w:szCs w:val="20"/>
    </w:rPr>
  </w:style>
  <w:style w:type="paragraph" w:styleId="BalloonText">
    <w:name w:val="Balloon Text"/>
    <w:basedOn w:val="Normal"/>
    <w:link w:val="BalloonTextChar"/>
    <w:uiPriority w:val="99"/>
    <w:semiHidden/>
    <w:unhideWhenUsed/>
    <w:rsid w:val="00D61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E8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61E81"/>
    <w:pPr>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D61E81"/>
    <w:rPr>
      <w:rFonts w:ascii="Calibri" w:hAnsi="Calibri" w:cs="Times New Roman"/>
      <w:b/>
      <w:bCs/>
      <w:sz w:val="20"/>
      <w:szCs w:val="20"/>
    </w:rPr>
  </w:style>
  <w:style w:type="paragraph" w:customStyle="1" w:styleId="PHEBodycopy">
    <w:name w:val="PHE Body copy"/>
    <w:basedOn w:val="Normal"/>
    <w:rsid w:val="00D61E81"/>
    <w:pPr>
      <w:spacing w:after="0" w:line="320" w:lineRule="exact"/>
      <w:ind w:right="794"/>
    </w:pPr>
    <w:rPr>
      <w:rFonts w:ascii="Arial" w:eastAsia="Times New Roman" w:hAnsi="Arial" w:cs="Times New Roman"/>
      <w:sz w:val="24"/>
      <w:szCs w:val="20"/>
      <w:lang w:eastAsia="en-GB"/>
    </w:rPr>
  </w:style>
  <w:style w:type="paragraph" w:styleId="ListParagraph">
    <w:name w:val="List Paragraph"/>
    <w:basedOn w:val="Normal"/>
    <w:uiPriority w:val="34"/>
    <w:qFormat/>
    <w:rsid w:val="00D61E81"/>
    <w:pPr>
      <w:spacing w:after="160" w:line="259" w:lineRule="auto"/>
      <w:ind w:left="720"/>
      <w:contextualSpacing/>
    </w:pPr>
  </w:style>
  <w:style w:type="paragraph" w:styleId="FootnoteText">
    <w:name w:val="footnote text"/>
    <w:basedOn w:val="Normal"/>
    <w:link w:val="FootnoteTextChar"/>
    <w:uiPriority w:val="99"/>
    <w:unhideWhenUsed/>
    <w:rsid w:val="00D61E81"/>
    <w:pPr>
      <w:spacing w:after="0" w:line="240" w:lineRule="auto"/>
    </w:pPr>
    <w:rPr>
      <w:sz w:val="20"/>
      <w:szCs w:val="20"/>
    </w:rPr>
  </w:style>
  <w:style w:type="character" w:customStyle="1" w:styleId="FootnoteTextChar">
    <w:name w:val="Footnote Text Char"/>
    <w:basedOn w:val="DefaultParagraphFont"/>
    <w:link w:val="FootnoteText"/>
    <w:uiPriority w:val="99"/>
    <w:rsid w:val="00D61E81"/>
    <w:rPr>
      <w:sz w:val="20"/>
      <w:szCs w:val="20"/>
    </w:rPr>
  </w:style>
  <w:style w:type="character" w:styleId="FootnoteReference">
    <w:name w:val="footnote reference"/>
    <w:basedOn w:val="DefaultParagraphFont"/>
    <w:uiPriority w:val="99"/>
    <w:unhideWhenUsed/>
    <w:rsid w:val="00D61E81"/>
    <w:rPr>
      <w:vertAlign w:val="superscript"/>
    </w:rPr>
  </w:style>
  <w:style w:type="character" w:styleId="EndnoteReference">
    <w:name w:val="endnote reference"/>
    <w:basedOn w:val="DefaultParagraphFont"/>
    <w:uiPriority w:val="99"/>
    <w:semiHidden/>
    <w:unhideWhenUsed/>
    <w:rsid w:val="00D61E81"/>
    <w:rPr>
      <w:vertAlign w:val="superscript"/>
    </w:rPr>
  </w:style>
  <w:style w:type="table" w:styleId="TableGrid">
    <w:name w:val="Table Grid"/>
    <w:basedOn w:val="TableNormal"/>
    <w:uiPriority w:val="59"/>
    <w:rsid w:val="00D61E8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EFigureschartstitle">
    <w:name w:val="PHE Figures/charts title"/>
    <w:basedOn w:val="Normal"/>
    <w:rsid w:val="00D61E81"/>
    <w:pPr>
      <w:spacing w:after="0" w:line="280" w:lineRule="atLeast"/>
    </w:pPr>
    <w:rPr>
      <w:rFonts w:ascii="Arial" w:eastAsia="Times New Roman" w:hAnsi="Arial" w:cs="Times New Roman"/>
      <w:b/>
      <w:sz w:val="24"/>
      <w:szCs w:val="20"/>
    </w:rPr>
  </w:style>
  <w:style w:type="paragraph" w:styleId="NoSpacing">
    <w:name w:val="No Spacing"/>
    <w:uiPriority w:val="1"/>
    <w:qFormat/>
    <w:rsid w:val="00D61E81"/>
    <w:pPr>
      <w:spacing w:after="0" w:line="240" w:lineRule="auto"/>
    </w:pPr>
  </w:style>
  <w:style w:type="paragraph" w:styleId="Bibliography">
    <w:name w:val="Bibliography"/>
    <w:basedOn w:val="Normal"/>
    <w:next w:val="Normal"/>
    <w:uiPriority w:val="37"/>
    <w:unhideWhenUsed/>
    <w:rsid w:val="00D61E81"/>
    <w:pPr>
      <w:tabs>
        <w:tab w:val="left" w:pos="384"/>
      </w:tabs>
      <w:spacing w:after="240" w:line="240" w:lineRule="auto"/>
      <w:ind w:left="384" w:hanging="384"/>
    </w:pPr>
  </w:style>
  <w:style w:type="paragraph" w:customStyle="1" w:styleId="PHEFootnote">
    <w:name w:val="PHE Footnote"/>
    <w:basedOn w:val="Normal"/>
    <w:rsid w:val="00D61E81"/>
    <w:pPr>
      <w:spacing w:after="0" w:line="240" w:lineRule="exact"/>
    </w:pPr>
    <w:rPr>
      <w:rFonts w:ascii="Arial" w:eastAsia="Times New Roman" w:hAnsi="Arial" w:cs="Times New Roman"/>
      <w:color w:val="98002E"/>
      <w:sz w:val="18"/>
      <w:szCs w:val="20"/>
    </w:rPr>
  </w:style>
  <w:style w:type="character" w:styleId="Hyperlink">
    <w:name w:val="Hyperlink"/>
    <w:uiPriority w:val="99"/>
    <w:rsid w:val="00D61E81"/>
    <w:rPr>
      <w:color w:val="98002E"/>
      <w:u w:val="none"/>
    </w:rPr>
  </w:style>
  <w:style w:type="paragraph" w:styleId="Header">
    <w:name w:val="header"/>
    <w:basedOn w:val="Normal"/>
    <w:link w:val="HeaderChar"/>
    <w:uiPriority w:val="99"/>
    <w:unhideWhenUsed/>
    <w:rsid w:val="00D61E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E81"/>
  </w:style>
  <w:style w:type="paragraph" w:styleId="Footer">
    <w:name w:val="footer"/>
    <w:basedOn w:val="Normal"/>
    <w:link w:val="FooterChar"/>
    <w:uiPriority w:val="99"/>
    <w:unhideWhenUsed/>
    <w:rsid w:val="00D61E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E81"/>
  </w:style>
  <w:style w:type="paragraph" w:styleId="NormalWeb">
    <w:name w:val="Normal (Web)"/>
    <w:basedOn w:val="Normal"/>
    <w:uiPriority w:val="99"/>
    <w:semiHidden/>
    <w:unhideWhenUsed/>
    <w:rsid w:val="00D61E81"/>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E81"/>
  </w:style>
  <w:style w:type="paragraph" w:styleId="Heading2">
    <w:name w:val="heading 2"/>
    <w:basedOn w:val="Normal"/>
    <w:next w:val="Normal"/>
    <w:link w:val="Heading2Char"/>
    <w:qFormat/>
    <w:rsid w:val="00D61E8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61E81"/>
    <w:rPr>
      <w:rFonts w:ascii="Times New Roman" w:eastAsia="Times New Roman" w:hAnsi="Times New Roman" w:cs="Times New Roman"/>
      <w:b/>
      <w:bCs/>
      <w:color w:val="000000"/>
      <w:kern w:val="28"/>
      <w:sz w:val="24"/>
      <w:szCs w:val="24"/>
      <w:lang w:val="en-CA" w:eastAsia="en-CA"/>
    </w:rPr>
  </w:style>
  <w:style w:type="character" w:styleId="CommentReference">
    <w:name w:val="annotation reference"/>
    <w:basedOn w:val="DefaultParagraphFont"/>
    <w:uiPriority w:val="99"/>
    <w:semiHidden/>
    <w:unhideWhenUsed/>
    <w:rsid w:val="00D61E81"/>
    <w:rPr>
      <w:sz w:val="16"/>
      <w:szCs w:val="16"/>
    </w:rPr>
  </w:style>
  <w:style w:type="paragraph" w:styleId="CommentText">
    <w:name w:val="annotation text"/>
    <w:basedOn w:val="Normal"/>
    <w:link w:val="CommentTextChar"/>
    <w:uiPriority w:val="99"/>
    <w:unhideWhenUsed/>
    <w:rsid w:val="00D61E81"/>
    <w:pPr>
      <w:spacing w:after="0" w:line="240" w:lineRule="auto"/>
    </w:pPr>
    <w:rPr>
      <w:rFonts w:ascii="Calibri" w:hAnsi="Calibri" w:cs="Times New Roman"/>
      <w:sz w:val="20"/>
      <w:szCs w:val="20"/>
    </w:rPr>
  </w:style>
  <w:style w:type="character" w:customStyle="1" w:styleId="CommentTextChar">
    <w:name w:val="Comment Text Char"/>
    <w:basedOn w:val="DefaultParagraphFont"/>
    <w:link w:val="CommentText"/>
    <w:uiPriority w:val="99"/>
    <w:rsid w:val="00D61E81"/>
    <w:rPr>
      <w:rFonts w:ascii="Calibri" w:hAnsi="Calibri" w:cs="Times New Roman"/>
      <w:sz w:val="20"/>
      <w:szCs w:val="20"/>
    </w:rPr>
  </w:style>
  <w:style w:type="paragraph" w:styleId="BalloonText">
    <w:name w:val="Balloon Text"/>
    <w:basedOn w:val="Normal"/>
    <w:link w:val="BalloonTextChar"/>
    <w:uiPriority w:val="99"/>
    <w:semiHidden/>
    <w:unhideWhenUsed/>
    <w:rsid w:val="00D61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E8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61E81"/>
    <w:pPr>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D61E81"/>
    <w:rPr>
      <w:rFonts w:ascii="Calibri" w:hAnsi="Calibri" w:cs="Times New Roman"/>
      <w:b/>
      <w:bCs/>
      <w:sz w:val="20"/>
      <w:szCs w:val="20"/>
    </w:rPr>
  </w:style>
  <w:style w:type="paragraph" w:customStyle="1" w:styleId="PHEBodycopy">
    <w:name w:val="PHE Body copy"/>
    <w:basedOn w:val="Normal"/>
    <w:rsid w:val="00D61E81"/>
    <w:pPr>
      <w:spacing w:after="0" w:line="320" w:lineRule="exact"/>
      <w:ind w:right="794"/>
    </w:pPr>
    <w:rPr>
      <w:rFonts w:ascii="Arial" w:eastAsia="Times New Roman" w:hAnsi="Arial" w:cs="Times New Roman"/>
      <w:sz w:val="24"/>
      <w:szCs w:val="20"/>
      <w:lang w:eastAsia="en-GB"/>
    </w:rPr>
  </w:style>
  <w:style w:type="paragraph" w:styleId="ListParagraph">
    <w:name w:val="List Paragraph"/>
    <w:basedOn w:val="Normal"/>
    <w:uiPriority w:val="34"/>
    <w:qFormat/>
    <w:rsid w:val="00D61E81"/>
    <w:pPr>
      <w:spacing w:after="160" w:line="259" w:lineRule="auto"/>
      <w:ind w:left="720"/>
      <w:contextualSpacing/>
    </w:pPr>
  </w:style>
  <w:style w:type="paragraph" w:styleId="FootnoteText">
    <w:name w:val="footnote text"/>
    <w:basedOn w:val="Normal"/>
    <w:link w:val="FootnoteTextChar"/>
    <w:uiPriority w:val="99"/>
    <w:unhideWhenUsed/>
    <w:rsid w:val="00D61E81"/>
    <w:pPr>
      <w:spacing w:after="0" w:line="240" w:lineRule="auto"/>
    </w:pPr>
    <w:rPr>
      <w:sz w:val="20"/>
      <w:szCs w:val="20"/>
    </w:rPr>
  </w:style>
  <w:style w:type="character" w:customStyle="1" w:styleId="FootnoteTextChar">
    <w:name w:val="Footnote Text Char"/>
    <w:basedOn w:val="DefaultParagraphFont"/>
    <w:link w:val="FootnoteText"/>
    <w:uiPriority w:val="99"/>
    <w:rsid w:val="00D61E81"/>
    <w:rPr>
      <w:sz w:val="20"/>
      <w:szCs w:val="20"/>
    </w:rPr>
  </w:style>
  <w:style w:type="character" w:styleId="FootnoteReference">
    <w:name w:val="footnote reference"/>
    <w:basedOn w:val="DefaultParagraphFont"/>
    <w:uiPriority w:val="99"/>
    <w:unhideWhenUsed/>
    <w:rsid w:val="00D61E81"/>
    <w:rPr>
      <w:vertAlign w:val="superscript"/>
    </w:rPr>
  </w:style>
  <w:style w:type="character" w:styleId="EndnoteReference">
    <w:name w:val="endnote reference"/>
    <w:basedOn w:val="DefaultParagraphFont"/>
    <w:uiPriority w:val="99"/>
    <w:semiHidden/>
    <w:unhideWhenUsed/>
    <w:rsid w:val="00D61E81"/>
    <w:rPr>
      <w:vertAlign w:val="superscript"/>
    </w:rPr>
  </w:style>
  <w:style w:type="table" w:styleId="TableGrid">
    <w:name w:val="Table Grid"/>
    <w:basedOn w:val="TableNormal"/>
    <w:uiPriority w:val="59"/>
    <w:rsid w:val="00D61E8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EFigureschartstitle">
    <w:name w:val="PHE Figures/charts title"/>
    <w:basedOn w:val="Normal"/>
    <w:rsid w:val="00D61E81"/>
    <w:pPr>
      <w:spacing w:after="0" w:line="280" w:lineRule="atLeast"/>
    </w:pPr>
    <w:rPr>
      <w:rFonts w:ascii="Arial" w:eastAsia="Times New Roman" w:hAnsi="Arial" w:cs="Times New Roman"/>
      <w:b/>
      <w:sz w:val="24"/>
      <w:szCs w:val="20"/>
    </w:rPr>
  </w:style>
  <w:style w:type="paragraph" w:styleId="NoSpacing">
    <w:name w:val="No Spacing"/>
    <w:uiPriority w:val="1"/>
    <w:qFormat/>
    <w:rsid w:val="00D61E81"/>
    <w:pPr>
      <w:spacing w:after="0" w:line="240" w:lineRule="auto"/>
    </w:pPr>
  </w:style>
  <w:style w:type="paragraph" w:styleId="Bibliography">
    <w:name w:val="Bibliography"/>
    <w:basedOn w:val="Normal"/>
    <w:next w:val="Normal"/>
    <w:uiPriority w:val="37"/>
    <w:unhideWhenUsed/>
    <w:rsid w:val="00D61E81"/>
    <w:pPr>
      <w:tabs>
        <w:tab w:val="left" w:pos="384"/>
      </w:tabs>
      <w:spacing w:after="240" w:line="240" w:lineRule="auto"/>
      <w:ind w:left="384" w:hanging="384"/>
    </w:pPr>
  </w:style>
  <w:style w:type="paragraph" w:customStyle="1" w:styleId="PHEFootnote">
    <w:name w:val="PHE Footnote"/>
    <w:basedOn w:val="Normal"/>
    <w:rsid w:val="00D61E81"/>
    <w:pPr>
      <w:spacing w:after="0" w:line="240" w:lineRule="exact"/>
    </w:pPr>
    <w:rPr>
      <w:rFonts w:ascii="Arial" w:eastAsia="Times New Roman" w:hAnsi="Arial" w:cs="Times New Roman"/>
      <w:color w:val="98002E"/>
      <w:sz w:val="18"/>
      <w:szCs w:val="20"/>
    </w:rPr>
  </w:style>
  <w:style w:type="character" w:styleId="Hyperlink">
    <w:name w:val="Hyperlink"/>
    <w:uiPriority w:val="99"/>
    <w:rsid w:val="00D61E81"/>
    <w:rPr>
      <w:color w:val="98002E"/>
      <w:u w:val="none"/>
    </w:rPr>
  </w:style>
  <w:style w:type="paragraph" w:styleId="Header">
    <w:name w:val="header"/>
    <w:basedOn w:val="Normal"/>
    <w:link w:val="HeaderChar"/>
    <w:uiPriority w:val="99"/>
    <w:unhideWhenUsed/>
    <w:rsid w:val="00D61E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E81"/>
  </w:style>
  <w:style w:type="paragraph" w:styleId="Footer">
    <w:name w:val="footer"/>
    <w:basedOn w:val="Normal"/>
    <w:link w:val="FooterChar"/>
    <w:uiPriority w:val="99"/>
    <w:unhideWhenUsed/>
    <w:rsid w:val="00D61E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E81"/>
  </w:style>
  <w:style w:type="paragraph" w:styleId="NormalWeb">
    <w:name w:val="Normal (Web)"/>
    <w:basedOn w:val="Normal"/>
    <w:uiPriority w:val="99"/>
    <w:semiHidden/>
    <w:unhideWhenUsed/>
    <w:rsid w:val="00D61E8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F5542-8D7A-4BB3-9D79-88F28DED8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458</Words>
  <Characters>2541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yn Burton</dc:creator>
  <cp:lastModifiedBy>Robyn Burton</cp:lastModifiedBy>
  <cp:revision>2</cp:revision>
  <dcterms:created xsi:type="dcterms:W3CDTF">2016-11-14T16:47:00Z</dcterms:created>
  <dcterms:modified xsi:type="dcterms:W3CDTF">2016-11-1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M4TK9tJ"/&gt;&lt;style id="http://www.zotero.org/styles/the-lancet"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